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34554" w:rsidRDefault="00B34554" w:rsidP="00B34554">
      <w:pPr>
        <w:spacing w:line="480" w:lineRule="auto"/>
        <w:contextualSpacing/>
        <w:jc w:val="both"/>
        <w:rPr>
          <w:rFonts w:ascii="Arial" w:hAnsi="Arial"/>
        </w:rPr>
      </w:pPr>
      <w:proofErr w:type="gramStart"/>
      <w:r w:rsidRPr="009437BC">
        <w:rPr>
          <w:rFonts w:ascii="Arial" w:hAnsi="Arial"/>
          <w:b/>
        </w:rPr>
        <w:t>Supplemental Figure 1.</w:t>
      </w:r>
      <w:proofErr w:type="gramEnd"/>
      <w:r w:rsidRPr="009437BC">
        <w:rPr>
          <w:rFonts w:ascii="Arial" w:hAnsi="Arial"/>
          <w:b/>
        </w:rPr>
        <w:t xml:space="preserve"> </w:t>
      </w:r>
      <w:r w:rsidRPr="009437BC">
        <w:rPr>
          <w:rFonts w:ascii="Arial" w:hAnsi="Arial"/>
        </w:rPr>
        <w:t>Shown is the schema of study design and enrollment</w:t>
      </w:r>
      <w:r>
        <w:rPr>
          <w:rFonts w:ascii="Arial" w:hAnsi="Arial"/>
        </w:rPr>
        <w:t>.</w:t>
      </w:r>
      <w:r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Redig&lt;/Author&gt;&lt;Year&gt;2016&lt;/Year&gt;&lt;RecNum&gt;58&lt;/RecNum&gt;&lt;DisplayText&gt;(30)&lt;/DisplayText&gt;&lt;record&gt;&lt;rec-number&gt;58&lt;/rec-number&gt;&lt;foreign-keys&gt;&lt;key app="EN" db-id="aerp2vv53rfswqedvzj50d9vwpt25stfwzp9"&gt;58&lt;/key&gt;&lt;/foreign-keys&gt;&lt;ref-type name="Journal Article"&gt;17&lt;/ref-type&gt;&lt;contributors&gt;&lt;authors&gt;&lt;author&gt;Redig, AJ; Costa, DB; Taibi, M; Boucher, D; Johnson, BE; Janne, PA; Jackman, DM&lt;/author&gt;&lt;/authors&gt;&lt;/contributors&gt;&lt;titles&gt;&lt;title&gt;Prospective study of repeat biopsy feasibility and acquired resistance at disease progression in advanced EGFR mutant lung cancer patients treated with erlotinib in a phase II trial&lt;/title&gt;&lt;secondary-title&gt;JAMA Oncol&lt;/secondary-title&gt;&lt;/titles&gt;&lt;periodical&gt;&lt;full-title&gt;JAMA Oncol&lt;/full-title&gt;&lt;abbr-1&gt;JAMA oncology&lt;/abbr-1&gt;&lt;/periodical&gt;&lt;volume&gt;in press&lt;/volume&gt;&lt;dates&gt;&lt;year&gt;2016&lt;/year&gt;&lt;/dates&gt;&lt;urls&gt;&lt;/urls&gt;&lt;/record&gt;&lt;/Cite&gt;&lt;/EndNote&gt;</w:instrText>
      </w:r>
      <w:r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(</w:t>
      </w:r>
      <w:hyperlink w:anchor="_ENREF_30" w:tooltip="Redig, 2016 #58" w:history="1">
        <w:r>
          <w:rPr>
            <w:rFonts w:ascii="Arial" w:hAnsi="Arial"/>
            <w:noProof/>
          </w:rPr>
          <w:t>30</w:t>
        </w:r>
      </w:hyperlink>
      <w:r>
        <w:rPr>
          <w:rFonts w:ascii="Arial" w:hAnsi="Arial"/>
          <w:noProof/>
        </w:rPr>
        <w:t>)</w:t>
      </w:r>
      <w:r>
        <w:rPr>
          <w:rFonts w:ascii="Arial" w:hAnsi="Arial"/>
        </w:rPr>
        <w:fldChar w:fldCharType="end"/>
      </w:r>
      <w:r>
        <w:rPr>
          <w:rFonts w:ascii="Arial" w:hAnsi="Arial"/>
        </w:rPr>
        <w:t xml:space="preserve"> </w:t>
      </w:r>
      <w:r w:rsidRPr="009437BC">
        <w:rPr>
          <w:rFonts w:ascii="Arial" w:hAnsi="Arial"/>
        </w:rPr>
        <w:t>As noted, the cut-off for data analysis was May 15, 2015.</w:t>
      </w:r>
    </w:p>
    <w:p w:rsidR="00B34554" w:rsidRDefault="00B34554" w:rsidP="00B34554">
      <w:pPr>
        <w:spacing w:line="480" w:lineRule="auto"/>
        <w:contextualSpacing/>
        <w:jc w:val="both"/>
        <w:rPr>
          <w:rFonts w:ascii="Arial" w:hAnsi="Arial"/>
        </w:rPr>
      </w:pPr>
    </w:p>
    <w:p w:rsidR="00B34554" w:rsidRPr="007B12DA" w:rsidRDefault="00B34554" w:rsidP="00B34554">
      <w:pPr>
        <w:spacing w:line="480" w:lineRule="auto"/>
        <w:contextualSpacing/>
        <w:jc w:val="both"/>
        <w:rPr>
          <w:rFonts w:ascii="Arial" w:hAnsi="Arial"/>
        </w:rPr>
      </w:pPr>
      <w:proofErr w:type="gramStart"/>
      <w:r w:rsidRPr="006135A2">
        <w:rPr>
          <w:rFonts w:ascii="Arial" w:hAnsi="Arial"/>
          <w:b/>
        </w:rPr>
        <w:t>Supplemental Figure 2.</w:t>
      </w:r>
      <w:proofErr w:type="gramEnd"/>
      <w:r w:rsidRPr="006135A2">
        <w:rPr>
          <w:rFonts w:ascii="Arial" w:hAnsi="Arial"/>
          <w:b/>
        </w:rPr>
        <w:t xml:space="preserve"> </w:t>
      </w:r>
      <w:r w:rsidRPr="006135A2">
        <w:rPr>
          <w:rFonts w:ascii="Arial" w:hAnsi="Arial"/>
        </w:rPr>
        <w:t xml:space="preserve">CD45-/Cytokeratin+ positive cell as seen in the left panel, with </w:t>
      </w:r>
      <w:r w:rsidRPr="006135A2">
        <w:rPr>
          <w:rFonts w:ascii="Arial" w:hAnsi="Arial"/>
          <w:i/>
          <w:iCs/>
        </w:rPr>
        <w:t>EGFR</w:t>
      </w:r>
      <w:r w:rsidRPr="006135A2">
        <w:rPr>
          <w:rFonts w:ascii="Arial" w:hAnsi="Arial"/>
        </w:rPr>
        <w:t xml:space="preserve"> and </w:t>
      </w:r>
      <w:r w:rsidRPr="006135A2">
        <w:rPr>
          <w:rFonts w:ascii="Arial" w:hAnsi="Arial"/>
          <w:i/>
          <w:iCs/>
        </w:rPr>
        <w:t>MET</w:t>
      </w:r>
      <w:r w:rsidRPr="006135A2">
        <w:rPr>
          <w:rFonts w:ascii="Arial" w:hAnsi="Arial"/>
        </w:rPr>
        <w:t xml:space="preserve"> FISH shown on the same cell in the right panel. This cell would be identified as a CTC based upon CD45/cytokeratin results even though neither EGFR nor MET amplification or </w:t>
      </w:r>
      <w:proofErr w:type="spellStart"/>
      <w:r w:rsidRPr="006135A2">
        <w:rPr>
          <w:rFonts w:ascii="Arial" w:hAnsi="Arial"/>
        </w:rPr>
        <w:t>polysomy</w:t>
      </w:r>
      <w:proofErr w:type="spellEnd"/>
      <w:r w:rsidRPr="006135A2">
        <w:rPr>
          <w:rFonts w:ascii="Arial" w:hAnsi="Arial"/>
        </w:rPr>
        <w:t xml:space="preserve"> are seen.</w:t>
      </w:r>
    </w:p>
    <w:p w:rsidR="00C411CF" w:rsidRDefault="00C411CF">
      <w:bookmarkStart w:id="0" w:name="_GoBack"/>
      <w:bookmarkEnd w:id="0"/>
    </w:p>
    <w:sectPr w:rsidR="00C411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4554"/>
    <w:rsid w:val="0000016E"/>
    <w:rsid w:val="00000647"/>
    <w:rsid w:val="000007BD"/>
    <w:rsid w:val="00000AA0"/>
    <w:rsid w:val="00000AB2"/>
    <w:rsid w:val="00000D68"/>
    <w:rsid w:val="00000F00"/>
    <w:rsid w:val="00000F3A"/>
    <w:rsid w:val="0000149D"/>
    <w:rsid w:val="00001713"/>
    <w:rsid w:val="00001A0B"/>
    <w:rsid w:val="00002753"/>
    <w:rsid w:val="00002A5A"/>
    <w:rsid w:val="00002DE5"/>
    <w:rsid w:val="0000333F"/>
    <w:rsid w:val="0000341C"/>
    <w:rsid w:val="00003ACE"/>
    <w:rsid w:val="00003FE1"/>
    <w:rsid w:val="00004957"/>
    <w:rsid w:val="00004FBB"/>
    <w:rsid w:val="00005121"/>
    <w:rsid w:val="00005B35"/>
    <w:rsid w:val="00005F82"/>
    <w:rsid w:val="00005FB2"/>
    <w:rsid w:val="00006188"/>
    <w:rsid w:val="00006423"/>
    <w:rsid w:val="000067B8"/>
    <w:rsid w:val="000068CD"/>
    <w:rsid w:val="000068EA"/>
    <w:rsid w:val="000077AC"/>
    <w:rsid w:val="0000782E"/>
    <w:rsid w:val="00007DFF"/>
    <w:rsid w:val="00010207"/>
    <w:rsid w:val="000102DF"/>
    <w:rsid w:val="00010879"/>
    <w:rsid w:val="00010E22"/>
    <w:rsid w:val="000111FF"/>
    <w:rsid w:val="00011313"/>
    <w:rsid w:val="00011408"/>
    <w:rsid w:val="0001188E"/>
    <w:rsid w:val="000118B8"/>
    <w:rsid w:val="00011D99"/>
    <w:rsid w:val="000120EC"/>
    <w:rsid w:val="0001228D"/>
    <w:rsid w:val="00012953"/>
    <w:rsid w:val="00012CA3"/>
    <w:rsid w:val="00012DB4"/>
    <w:rsid w:val="00013884"/>
    <w:rsid w:val="00013A84"/>
    <w:rsid w:val="0001439F"/>
    <w:rsid w:val="00014874"/>
    <w:rsid w:val="000150AC"/>
    <w:rsid w:val="00015273"/>
    <w:rsid w:val="00016035"/>
    <w:rsid w:val="00016721"/>
    <w:rsid w:val="0001680E"/>
    <w:rsid w:val="00016B90"/>
    <w:rsid w:val="00016F38"/>
    <w:rsid w:val="00017097"/>
    <w:rsid w:val="00017246"/>
    <w:rsid w:val="0001766E"/>
    <w:rsid w:val="00017784"/>
    <w:rsid w:val="000177D5"/>
    <w:rsid w:val="00017D38"/>
    <w:rsid w:val="00017F79"/>
    <w:rsid w:val="00020FB2"/>
    <w:rsid w:val="000210DB"/>
    <w:rsid w:val="00021725"/>
    <w:rsid w:val="00021EDB"/>
    <w:rsid w:val="00022413"/>
    <w:rsid w:val="00022CB7"/>
    <w:rsid w:val="00022FE7"/>
    <w:rsid w:val="0002304D"/>
    <w:rsid w:val="00023296"/>
    <w:rsid w:val="000233C5"/>
    <w:rsid w:val="00023EE1"/>
    <w:rsid w:val="00024ABB"/>
    <w:rsid w:val="00024E6D"/>
    <w:rsid w:val="00025522"/>
    <w:rsid w:val="000258E1"/>
    <w:rsid w:val="000259A2"/>
    <w:rsid w:val="000259AE"/>
    <w:rsid w:val="00025F1E"/>
    <w:rsid w:val="000260EE"/>
    <w:rsid w:val="00026561"/>
    <w:rsid w:val="000267A5"/>
    <w:rsid w:val="00026B68"/>
    <w:rsid w:val="00026E4D"/>
    <w:rsid w:val="00026FA4"/>
    <w:rsid w:val="00027453"/>
    <w:rsid w:val="0003013B"/>
    <w:rsid w:val="000304AE"/>
    <w:rsid w:val="00030733"/>
    <w:rsid w:val="00030C07"/>
    <w:rsid w:val="00030E5B"/>
    <w:rsid w:val="0003116F"/>
    <w:rsid w:val="000313B8"/>
    <w:rsid w:val="00031529"/>
    <w:rsid w:val="0003177C"/>
    <w:rsid w:val="000317D5"/>
    <w:rsid w:val="000317F4"/>
    <w:rsid w:val="000318CB"/>
    <w:rsid w:val="00031903"/>
    <w:rsid w:val="00031A72"/>
    <w:rsid w:val="00031B59"/>
    <w:rsid w:val="00031C74"/>
    <w:rsid w:val="00031EDB"/>
    <w:rsid w:val="00032A61"/>
    <w:rsid w:val="00032C36"/>
    <w:rsid w:val="00033046"/>
    <w:rsid w:val="00033A18"/>
    <w:rsid w:val="00033AD3"/>
    <w:rsid w:val="0003451C"/>
    <w:rsid w:val="000346E7"/>
    <w:rsid w:val="000348A1"/>
    <w:rsid w:val="00034DC6"/>
    <w:rsid w:val="000357C1"/>
    <w:rsid w:val="00035AB2"/>
    <w:rsid w:val="00035DBF"/>
    <w:rsid w:val="00035E64"/>
    <w:rsid w:val="00035FF7"/>
    <w:rsid w:val="00036228"/>
    <w:rsid w:val="0003632C"/>
    <w:rsid w:val="00036B65"/>
    <w:rsid w:val="00036D76"/>
    <w:rsid w:val="0003719C"/>
    <w:rsid w:val="00037594"/>
    <w:rsid w:val="00037C21"/>
    <w:rsid w:val="00037D12"/>
    <w:rsid w:val="00037D52"/>
    <w:rsid w:val="00037D7B"/>
    <w:rsid w:val="0004014B"/>
    <w:rsid w:val="000401C4"/>
    <w:rsid w:val="00040544"/>
    <w:rsid w:val="00040A04"/>
    <w:rsid w:val="00040A53"/>
    <w:rsid w:val="00040EDC"/>
    <w:rsid w:val="000410D4"/>
    <w:rsid w:val="00041582"/>
    <w:rsid w:val="00041E80"/>
    <w:rsid w:val="000424AE"/>
    <w:rsid w:val="00042531"/>
    <w:rsid w:val="00042791"/>
    <w:rsid w:val="00042DDC"/>
    <w:rsid w:val="000432E1"/>
    <w:rsid w:val="00043504"/>
    <w:rsid w:val="0004362D"/>
    <w:rsid w:val="00043C69"/>
    <w:rsid w:val="00043E6B"/>
    <w:rsid w:val="00044199"/>
    <w:rsid w:val="000441E6"/>
    <w:rsid w:val="00044381"/>
    <w:rsid w:val="00044474"/>
    <w:rsid w:val="00044737"/>
    <w:rsid w:val="0004483C"/>
    <w:rsid w:val="000452A8"/>
    <w:rsid w:val="00045C9A"/>
    <w:rsid w:val="00046489"/>
    <w:rsid w:val="00046C04"/>
    <w:rsid w:val="00046FE5"/>
    <w:rsid w:val="0004735C"/>
    <w:rsid w:val="0004752B"/>
    <w:rsid w:val="000478D9"/>
    <w:rsid w:val="000479C3"/>
    <w:rsid w:val="00047D4D"/>
    <w:rsid w:val="00047F1A"/>
    <w:rsid w:val="00050617"/>
    <w:rsid w:val="00050B4E"/>
    <w:rsid w:val="00050B52"/>
    <w:rsid w:val="00050BD8"/>
    <w:rsid w:val="00051171"/>
    <w:rsid w:val="000515B3"/>
    <w:rsid w:val="00051A01"/>
    <w:rsid w:val="00051C8A"/>
    <w:rsid w:val="00051D3E"/>
    <w:rsid w:val="00051F78"/>
    <w:rsid w:val="00052069"/>
    <w:rsid w:val="000521CF"/>
    <w:rsid w:val="0005235C"/>
    <w:rsid w:val="00052A03"/>
    <w:rsid w:val="00052A90"/>
    <w:rsid w:val="00052F9C"/>
    <w:rsid w:val="00053141"/>
    <w:rsid w:val="00053176"/>
    <w:rsid w:val="00053ACD"/>
    <w:rsid w:val="00053D61"/>
    <w:rsid w:val="00054308"/>
    <w:rsid w:val="0005467E"/>
    <w:rsid w:val="000546DA"/>
    <w:rsid w:val="00054870"/>
    <w:rsid w:val="0005488D"/>
    <w:rsid w:val="00054DCB"/>
    <w:rsid w:val="00054FC5"/>
    <w:rsid w:val="000553FE"/>
    <w:rsid w:val="00055513"/>
    <w:rsid w:val="000555D3"/>
    <w:rsid w:val="00055A6E"/>
    <w:rsid w:val="00055DAD"/>
    <w:rsid w:val="00056147"/>
    <w:rsid w:val="00056A61"/>
    <w:rsid w:val="00056A67"/>
    <w:rsid w:val="00056AC8"/>
    <w:rsid w:val="00056BB4"/>
    <w:rsid w:val="00056CC8"/>
    <w:rsid w:val="00057228"/>
    <w:rsid w:val="00057C58"/>
    <w:rsid w:val="00057EAA"/>
    <w:rsid w:val="00060062"/>
    <w:rsid w:val="000600EB"/>
    <w:rsid w:val="000603A1"/>
    <w:rsid w:val="00060492"/>
    <w:rsid w:val="0006051B"/>
    <w:rsid w:val="000606C8"/>
    <w:rsid w:val="00061041"/>
    <w:rsid w:val="0006104F"/>
    <w:rsid w:val="000612A2"/>
    <w:rsid w:val="000613AC"/>
    <w:rsid w:val="000616CC"/>
    <w:rsid w:val="00061FA8"/>
    <w:rsid w:val="00062507"/>
    <w:rsid w:val="00062C33"/>
    <w:rsid w:val="00062DFE"/>
    <w:rsid w:val="0006382F"/>
    <w:rsid w:val="000641FB"/>
    <w:rsid w:val="000645C0"/>
    <w:rsid w:val="00064ED9"/>
    <w:rsid w:val="00065349"/>
    <w:rsid w:val="0006547A"/>
    <w:rsid w:val="000654F7"/>
    <w:rsid w:val="0006575D"/>
    <w:rsid w:val="00066204"/>
    <w:rsid w:val="0006645F"/>
    <w:rsid w:val="0006681D"/>
    <w:rsid w:val="00066BB8"/>
    <w:rsid w:val="000670AA"/>
    <w:rsid w:val="000676C5"/>
    <w:rsid w:val="000701FB"/>
    <w:rsid w:val="000707C8"/>
    <w:rsid w:val="00070939"/>
    <w:rsid w:val="00070C14"/>
    <w:rsid w:val="0007137A"/>
    <w:rsid w:val="00071FF6"/>
    <w:rsid w:val="000720BC"/>
    <w:rsid w:val="00072229"/>
    <w:rsid w:val="000722AE"/>
    <w:rsid w:val="0007247D"/>
    <w:rsid w:val="00072667"/>
    <w:rsid w:val="00072E05"/>
    <w:rsid w:val="00073473"/>
    <w:rsid w:val="00073666"/>
    <w:rsid w:val="0007375F"/>
    <w:rsid w:val="000740E6"/>
    <w:rsid w:val="0007424B"/>
    <w:rsid w:val="00074556"/>
    <w:rsid w:val="00074C37"/>
    <w:rsid w:val="00074DC0"/>
    <w:rsid w:val="00075E85"/>
    <w:rsid w:val="00076588"/>
    <w:rsid w:val="0007687F"/>
    <w:rsid w:val="0007726B"/>
    <w:rsid w:val="000800B3"/>
    <w:rsid w:val="0008027D"/>
    <w:rsid w:val="000807A4"/>
    <w:rsid w:val="0008189F"/>
    <w:rsid w:val="000822F4"/>
    <w:rsid w:val="000824DE"/>
    <w:rsid w:val="000829FF"/>
    <w:rsid w:val="00083912"/>
    <w:rsid w:val="00083C51"/>
    <w:rsid w:val="00083E04"/>
    <w:rsid w:val="0008424E"/>
    <w:rsid w:val="00084C63"/>
    <w:rsid w:val="00085829"/>
    <w:rsid w:val="000858EA"/>
    <w:rsid w:val="00085D32"/>
    <w:rsid w:val="000861F7"/>
    <w:rsid w:val="00087019"/>
    <w:rsid w:val="00087251"/>
    <w:rsid w:val="00087A80"/>
    <w:rsid w:val="000901FB"/>
    <w:rsid w:val="0009023F"/>
    <w:rsid w:val="00090251"/>
    <w:rsid w:val="00090342"/>
    <w:rsid w:val="0009055B"/>
    <w:rsid w:val="000909B4"/>
    <w:rsid w:val="00090D7A"/>
    <w:rsid w:val="00090EB8"/>
    <w:rsid w:val="00090F2C"/>
    <w:rsid w:val="000915C6"/>
    <w:rsid w:val="000915D6"/>
    <w:rsid w:val="00091973"/>
    <w:rsid w:val="00091AD8"/>
    <w:rsid w:val="00091CCE"/>
    <w:rsid w:val="00092094"/>
    <w:rsid w:val="00092384"/>
    <w:rsid w:val="0009252A"/>
    <w:rsid w:val="00092616"/>
    <w:rsid w:val="000926FF"/>
    <w:rsid w:val="00092ADF"/>
    <w:rsid w:val="00092B5B"/>
    <w:rsid w:val="00092F79"/>
    <w:rsid w:val="00093074"/>
    <w:rsid w:val="0009321D"/>
    <w:rsid w:val="000932AC"/>
    <w:rsid w:val="00093454"/>
    <w:rsid w:val="000935CF"/>
    <w:rsid w:val="0009362F"/>
    <w:rsid w:val="00093DA3"/>
    <w:rsid w:val="00094B5E"/>
    <w:rsid w:val="00094CB9"/>
    <w:rsid w:val="00094E15"/>
    <w:rsid w:val="00095834"/>
    <w:rsid w:val="0009598D"/>
    <w:rsid w:val="00095D87"/>
    <w:rsid w:val="000964A0"/>
    <w:rsid w:val="00096D57"/>
    <w:rsid w:val="00097782"/>
    <w:rsid w:val="000977D3"/>
    <w:rsid w:val="00097C6A"/>
    <w:rsid w:val="000A03CC"/>
    <w:rsid w:val="000A090B"/>
    <w:rsid w:val="000A0AAD"/>
    <w:rsid w:val="000A124E"/>
    <w:rsid w:val="000A1C41"/>
    <w:rsid w:val="000A20EB"/>
    <w:rsid w:val="000A268B"/>
    <w:rsid w:val="000A26CB"/>
    <w:rsid w:val="000A2838"/>
    <w:rsid w:val="000A28B0"/>
    <w:rsid w:val="000A2C31"/>
    <w:rsid w:val="000A2F1B"/>
    <w:rsid w:val="000A32A6"/>
    <w:rsid w:val="000A3693"/>
    <w:rsid w:val="000A3746"/>
    <w:rsid w:val="000A3AB2"/>
    <w:rsid w:val="000A443B"/>
    <w:rsid w:val="000A490C"/>
    <w:rsid w:val="000A4A48"/>
    <w:rsid w:val="000A4FAF"/>
    <w:rsid w:val="000A5703"/>
    <w:rsid w:val="000A5CDD"/>
    <w:rsid w:val="000A61BD"/>
    <w:rsid w:val="000A6BBE"/>
    <w:rsid w:val="000A7327"/>
    <w:rsid w:val="000A73A1"/>
    <w:rsid w:val="000A7726"/>
    <w:rsid w:val="000A7A1D"/>
    <w:rsid w:val="000A7F7A"/>
    <w:rsid w:val="000B0130"/>
    <w:rsid w:val="000B0384"/>
    <w:rsid w:val="000B065A"/>
    <w:rsid w:val="000B0AEC"/>
    <w:rsid w:val="000B1492"/>
    <w:rsid w:val="000B182F"/>
    <w:rsid w:val="000B1BAD"/>
    <w:rsid w:val="000B1E91"/>
    <w:rsid w:val="000B20E7"/>
    <w:rsid w:val="000B2AF4"/>
    <w:rsid w:val="000B2B64"/>
    <w:rsid w:val="000B2CA9"/>
    <w:rsid w:val="000B2ED1"/>
    <w:rsid w:val="000B31CD"/>
    <w:rsid w:val="000B3843"/>
    <w:rsid w:val="000B3CE3"/>
    <w:rsid w:val="000B3DAB"/>
    <w:rsid w:val="000B3F4A"/>
    <w:rsid w:val="000B427C"/>
    <w:rsid w:val="000B50AB"/>
    <w:rsid w:val="000B5577"/>
    <w:rsid w:val="000B59BC"/>
    <w:rsid w:val="000B63F5"/>
    <w:rsid w:val="000B65BF"/>
    <w:rsid w:val="000B6BF3"/>
    <w:rsid w:val="000B6EB3"/>
    <w:rsid w:val="000B7574"/>
    <w:rsid w:val="000B79B8"/>
    <w:rsid w:val="000B7BBF"/>
    <w:rsid w:val="000B7C5A"/>
    <w:rsid w:val="000B7F6F"/>
    <w:rsid w:val="000C00F7"/>
    <w:rsid w:val="000C014D"/>
    <w:rsid w:val="000C0230"/>
    <w:rsid w:val="000C0257"/>
    <w:rsid w:val="000C035F"/>
    <w:rsid w:val="000C046C"/>
    <w:rsid w:val="000C053B"/>
    <w:rsid w:val="000C0936"/>
    <w:rsid w:val="000C0BBD"/>
    <w:rsid w:val="000C0CE6"/>
    <w:rsid w:val="000C0DE9"/>
    <w:rsid w:val="000C16CC"/>
    <w:rsid w:val="000C1986"/>
    <w:rsid w:val="000C1A62"/>
    <w:rsid w:val="000C2053"/>
    <w:rsid w:val="000C2982"/>
    <w:rsid w:val="000C2DE8"/>
    <w:rsid w:val="000C2F07"/>
    <w:rsid w:val="000C30FC"/>
    <w:rsid w:val="000C3675"/>
    <w:rsid w:val="000C3E81"/>
    <w:rsid w:val="000C3FA2"/>
    <w:rsid w:val="000C40BC"/>
    <w:rsid w:val="000C4164"/>
    <w:rsid w:val="000C42AE"/>
    <w:rsid w:val="000C42DE"/>
    <w:rsid w:val="000C4443"/>
    <w:rsid w:val="000C4649"/>
    <w:rsid w:val="000C4A61"/>
    <w:rsid w:val="000C57F6"/>
    <w:rsid w:val="000C582C"/>
    <w:rsid w:val="000C582D"/>
    <w:rsid w:val="000C589F"/>
    <w:rsid w:val="000C5D89"/>
    <w:rsid w:val="000C613C"/>
    <w:rsid w:val="000C6483"/>
    <w:rsid w:val="000C64B6"/>
    <w:rsid w:val="000C670A"/>
    <w:rsid w:val="000C6837"/>
    <w:rsid w:val="000C6F0C"/>
    <w:rsid w:val="000C7034"/>
    <w:rsid w:val="000C74A3"/>
    <w:rsid w:val="000C7754"/>
    <w:rsid w:val="000C777A"/>
    <w:rsid w:val="000C78CB"/>
    <w:rsid w:val="000C7A27"/>
    <w:rsid w:val="000D0022"/>
    <w:rsid w:val="000D04F4"/>
    <w:rsid w:val="000D075C"/>
    <w:rsid w:val="000D0930"/>
    <w:rsid w:val="000D0E2B"/>
    <w:rsid w:val="000D0F00"/>
    <w:rsid w:val="000D1044"/>
    <w:rsid w:val="000D1331"/>
    <w:rsid w:val="000D161C"/>
    <w:rsid w:val="000D18AE"/>
    <w:rsid w:val="000D1B59"/>
    <w:rsid w:val="000D1C84"/>
    <w:rsid w:val="000D1CDF"/>
    <w:rsid w:val="000D2039"/>
    <w:rsid w:val="000D2486"/>
    <w:rsid w:val="000D2A5B"/>
    <w:rsid w:val="000D2F1A"/>
    <w:rsid w:val="000D376F"/>
    <w:rsid w:val="000D3DB5"/>
    <w:rsid w:val="000D3F7E"/>
    <w:rsid w:val="000D40C4"/>
    <w:rsid w:val="000D44DF"/>
    <w:rsid w:val="000D4A63"/>
    <w:rsid w:val="000D4EBD"/>
    <w:rsid w:val="000D529B"/>
    <w:rsid w:val="000D54F9"/>
    <w:rsid w:val="000D573E"/>
    <w:rsid w:val="000D5892"/>
    <w:rsid w:val="000D61A3"/>
    <w:rsid w:val="000D63FF"/>
    <w:rsid w:val="000D666D"/>
    <w:rsid w:val="000D6CEC"/>
    <w:rsid w:val="000D6D24"/>
    <w:rsid w:val="000D757D"/>
    <w:rsid w:val="000D7757"/>
    <w:rsid w:val="000D7885"/>
    <w:rsid w:val="000D78B9"/>
    <w:rsid w:val="000D7EC5"/>
    <w:rsid w:val="000D7FCA"/>
    <w:rsid w:val="000D7FE5"/>
    <w:rsid w:val="000E0283"/>
    <w:rsid w:val="000E07CC"/>
    <w:rsid w:val="000E0860"/>
    <w:rsid w:val="000E0F17"/>
    <w:rsid w:val="000E1387"/>
    <w:rsid w:val="000E162B"/>
    <w:rsid w:val="000E1640"/>
    <w:rsid w:val="000E1857"/>
    <w:rsid w:val="000E1B21"/>
    <w:rsid w:val="000E1FFB"/>
    <w:rsid w:val="000E2503"/>
    <w:rsid w:val="000E32FB"/>
    <w:rsid w:val="000E3334"/>
    <w:rsid w:val="000E35FB"/>
    <w:rsid w:val="000E3EEB"/>
    <w:rsid w:val="000E3F4B"/>
    <w:rsid w:val="000E420D"/>
    <w:rsid w:val="000E42F1"/>
    <w:rsid w:val="000E4751"/>
    <w:rsid w:val="000E47D1"/>
    <w:rsid w:val="000E4B9F"/>
    <w:rsid w:val="000E4C42"/>
    <w:rsid w:val="000E4E2D"/>
    <w:rsid w:val="000E529E"/>
    <w:rsid w:val="000E5B18"/>
    <w:rsid w:val="000E5B91"/>
    <w:rsid w:val="000E5C13"/>
    <w:rsid w:val="000E5E0E"/>
    <w:rsid w:val="000E6A8F"/>
    <w:rsid w:val="000E6CC6"/>
    <w:rsid w:val="000E6D1E"/>
    <w:rsid w:val="000E7104"/>
    <w:rsid w:val="000E724F"/>
    <w:rsid w:val="000E7549"/>
    <w:rsid w:val="000E75F0"/>
    <w:rsid w:val="000E7F0E"/>
    <w:rsid w:val="000E7F83"/>
    <w:rsid w:val="000F0624"/>
    <w:rsid w:val="000F0D4D"/>
    <w:rsid w:val="000F117E"/>
    <w:rsid w:val="000F186E"/>
    <w:rsid w:val="000F1ADA"/>
    <w:rsid w:val="000F1D2B"/>
    <w:rsid w:val="000F221B"/>
    <w:rsid w:val="000F2491"/>
    <w:rsid w:val="000F2C88"/>
    <w:rsid w:val="000F2CCD"/>
    <w:rsid w:val="000F3779"/>
    <w:rsid w:val="000F3C1A"/>
    <w:rsid w:val="000F3E38"/>
    <w:rsid w:val="000F426C"/>
    <w:rsid w:val="000F4728"/>
    <w:rsid w:val="000F47E6"/>
    <w:rsid w:val="000F481B"/>
    <w:rsid w:val="000F4B6E"/>
    <w:rsid w:val="000F4C42"/>
    <w:rsid w:val="000F60AC"/>
    <w:rsid w:val="000F6894"/>
    <w:rsid w:val="000F696F"/>
    <w:rsid w:val="000F6A0E"/>
    <w:rsid w:val="000F74EE"/>
    <w:rsid w:val="000F7BD3"/>
    <w:rsid w:val="000F7C35"/>
    <w:rsid w:val="001003AB"/>
    <w:rsid w:val="00101014"/>
    <w:rsid w:val="0010174F"/>
    <w:rsid w:val="001018AF"/>
    <w:rsid w:val="001018C9"/>
    <w:rsid w:val="00101FDA"/>
    <w:rsid w:val="00102292"/>
    <w:rsid w:val="00102335"/>
    <w:rsid w:val="001027A3"/>
    <w:rsid w:val="00102961"/>
    <w:rsid w:val="001030E7"/>
    <w:rsid w:val="0010348B"/>
    <w:rsid w:val="00103978"/>
    <w:rsid w:val="001039CF"/>
    <w:rsid w:val="00103BE3"/>
    <w:rsid w:val="00104467"/>
    <w:rsid w:val="0010453F"/>
    <w:rsid w:val="0010470F"/>
    <w:rsid w:val="001058B2"/>
    <w:rsid w:val="00105D33"/>
    <w:rsid w:val="00105F01"/>
    <w:rsid w:val="0010628F"/>
    <w:rsid w:val="00106345"/>
    <w:rsid w:val="0010641D"/>
    <w:rsid w:val="0010645E"/>
    <w:rsid w:val="00106831"/>
    <w:rsid w:val="00106CB4"/>
    <w:rsid w:val="00106F2C"/>
    <w:rsid w:val="00107002"/>
    <w:rsid w:val="00107BC1"/>
    <w:rsid w:val="00107F02"/>
    <w:rsid w:val="0011061F"/>
    <w:rsid w:val="00110F66"/>
    <w:rsid w:val="001110CA"/>
    <w:rsid w:val="0011151D"/>
    <w:rsid w:val="0011158D"/>
    <w:rsid w:val="0011173F"/>
    <w:rsid w:val="00111CBF"/>
    <w:rsid w:val="00111E94"/>
    <w:rsid w:val="0011259A"/>
    <w:rsid w:val="00112739"/>
    <w:rsid w:val="00112EF1"/>
    <w:rsid w:val="00113042"/>
    <w:rsid w:val="001131C9"/>
    <w:rsid w:val="00113704"/>
    <w:rsid w:val="0011371C"/>
    <w:rsid w:val="00113747"/>
    <w:rsid w:val="00113BBD"/>
    <w:rsid w:val="001144CC"/>
    <w:rsid w:val="0011481F"/>
    <w:rsid w:val="00114E97"/>
    <w:rsid w:val="00115104"/>
    <w:rsid w:val="001151CA"/>
    <w:rsid w:val="0011522A"/>
    <w:rsid w:val="00115763"/>
    <w:rsid w:val="00115786"/>
    <w:rsid w:val="001158C4"/>
    <w:rsid w:val="00115ACA"/>
    <w:rsid w:val="00115C8E"/>
    <w:rsid w:val="00116166"/>
    <w:rsid w:val="00116350"/>
    <w:rsid w:val="001169A7"/>
    <w:rsid w:val="00116D1B"/>
    <w:rsid w:val="00117154"/>
    <w:rsid w:val="0011724E"/>
    <w:rsid w:val="0011741F"/>
    <w:rsid w:val="00117577"/>
    <w:rsid w:val="00117730"/>
    <w:rsid w:val="00117E7F"/>
    <w:rsid w:val="001202DD"/>
    <w:rsid w:val="0012055A"/>
    <w:rsid w:val="00120E4B"/>
    <w:rsid w:val="001210CC"/>
    <w:rsid w:val="00121C91"/>
    <w:rsid w:val="00121ECC"/>
    <w:rsid w:val="0012227C"/>
    <w:rsid w:val="00122791"/>
    <w:rsid w:val="00122BDF"/>
    <w:rsid w:val="001235CA"/>
    <w:rsid w:val="001236FD"/>
    <w:rsid w:val="001240F4"/>
    <w:rsid w:val="001244BE"/>
    <w:rsid w:val="001246E5"/>
    <w:rsid w:val="001252AE"/>
    <w:rsid w:val="00125326"/>
    <w:rsid w:val="001253CB"/>
    <w:rsid w:val="00125433"/>
    <w:rsid w:val="00125943"/>
    <w:rsid w:val="00125E26"/>
    <w:rsid w:val="00126587"/>
    <w:rsid w:val="00126C50"/>
    <w:rsid w:val="00126CE4"/>
    <w:rsid w:val="00126E0B"/>
    <w:rsid w:val="0012762B"/>
    <w:rsid w:val="00127B5E"/>
    <w:rsid w:val="00127BE7"/>
    <w:rsid w:val="00130167"/>
    <w:rsid w:val="001301F1"/>
    <w:rsid w:val="001306E6"/>
    <w:rsid w:val="0013093B"/>
    <w:rsid w:val="00130C47"/>
    <w:rsid w:val="00131B06"/>
    <w:rsid w:val="00131B29"/>
    <w:rsid w:val="001321D8"/>
    <w:rsid w:val="001325A9"/>
    <w:rsid w:val="001332EC"/>
    <w:rsid w:val="001334A1"/>
    <w:rsid w:val="00133C6F"/>
    <w:rsid w:val="00133F03"/>
    <w:rsid w:val="001340F5"/>
    <w:rsid w:val="0013437F"/>
    <w:rsid w:val="00134630"/>
    <w:rsid w:val="00134798"/>
    <w:rsid w:val="00134888"/>
    <w:rsid w:val="00134A1B"/>
    <w:rsid w:val="001353F1"/>
    <w:rsid w:val="00135A0F"/>
    <w:rsid w:val="00135DA6"/>
    <w:rsid w:val="001360CA"/>
    <w:rsid w:val="00136261"/>
    <w:rsid w:val="001362B2"/>
    <w:rsid w:val="001366CA"/>
    <w:rsid w:val="001367B0"/>
    <w:rsid w:val="00136849"/>
    <w:rsid w:val="00136974"/>
    <w:rsid w:val="00136E09"/>
    <w:rsid w:val="00136F83"/>
    <w:rsid w:val="00137035"/>
    <w:rsid w:val="001377B4"/>
    <w:rsid w:val="00137881"/>
    <w:rsid w:val="00137A6C"/>
    <w:rsid w:val="00137B3D"/>
    <w:rsid w:val="00137BBC"/>
    <w:rsid w:val="00137C0B"/>
    <w:rsid w:val="00137C9A"/>
    <w:rsid w:val="00140222"/>
    <w:rsid w:val="00140555"/>
    <w:rsid w:val="00140667"/>
    <w:rsid w:val="00140991"/>
    <w:rsid w:val="00140FEA"/>
    <w:rsid w:val="00141236"/>
    <w:rsid w:val="0014145E"/>
    <w:rsid w:val="00141633"/>
    <w:rsid w:val="00141667"/>
    <w:rsid w:val="001416C5"/>
    <w:rsid w:val="00141890"/>
    <w:rsid w:val="00141EDD"/>
    <w:rsid w:val="00142298"/>
    <w:rsid w:val="00142898"/>
    <w:rsid w:val="00142C86"/>
    <w:rsid w:val="00142FBF"/>
    <w:rsid w:val="00143411"/>
    <w:rsid w:val="0014358B"/>
    <w:rsid w:val="00143A79"/>
    <w:rsid w:val="00143AE2"/>
    <w:rsid w:val="00143BE6"/>
    <w:rsid w:val="00143E71"/>
    <w:rsid w:val="00144211"/>
    <w:rsid w:val="001443E6"/>
    <w:rsid w:val="00144D51"/>
    <w:rsid w:val="001451F1"/>
    <w:rsid w:val="001453EA"/>
    <w:rsid w:val="00145438"/>
    <w:rsid w:val="00145841"/>
    <w:rsid w:val="00145FCB"/>
    <w:rsid w:val="00146410"/>
    <w:rsid w:val="00146572"/>
    <w:rsid w:val="001466F1"/>
    <w:rsid w:val="00146BB3"/>
    <w:rsid w:val="001470F8"/>
    <w:rsid w:val="0014732D"/>
    <w:rsid w:val="001473AA"/>
    <w:rsid w:val="00147425"/>
    <w:rsid w:val="001475B7"/>
    <w:rsid w:val="0014772C"/>
    <w:rsid w:val="001478AA"/>
    <w:rsid w:val="00147A68"/>
    <w:rsid w:val="00147F47"/>
    <w:rsid w:val="00150798"/>
    <w:rsid w:val="00151CCB"/>
    <w:rsid w:val="00151D06"/>
    <w:rsid w:val="00151EAB"/>
    <w:rsid w:val="001532A2"/>
    <w:rsid w:val="001536C0"/>
    <w:rsid w:val="00153B8F"/>
    <w:rsid w:val="00153BB4"/>
    <w:rsid w:val="00153C16"/>
    <w:rsid w:val="001540A8"/>
    <w:rsid w:val="00154154"/>
    <w:rsid w:val="001542F3"/>
    <w:rsid w:val="0015498D"/>
    <w:rsid w:val="0015508E"/>
    <w:rsid w:val="001554C8"/>
    <w:rsid w:val="00155627"/>
    <w:rsid w:val="001557BC"/>
    <w:rsid w:val="00155948"/>
    <w:rsid w:val="00155C8B"/>
    <w:rsid w:val="00155D1B"/>
    <w:rsid w:val="00155D2C"/>
    <w:rsid w:val="00155D5D"/>
    <w:rsid w:val="00155E7C"/>
    <w:rsid w:val="00156168"/>
    <w:rsid w:val="001561BD"/>
    <w:rsid w:val="001562FF"/>
    <w:rsid w:val="0015638A"/>
    <w:rsid w:val="00156B8F"/>
    <w:rsid w:val="001570C2"/>
    <w:rsid w:val="00157703"/>
    <w:rsid w:val="00157B5B"/>
    <w:rsid w:val="0016007F"/>
    <w:rsid w:val="001601A1"/>
    <w:rsid w:val="001602C2"/>
    <w:rsid w:val="001607E3"/>
    <w:rsid w:val="00160988"/>
    <w:rsid w:val="00160B34"/>
    <w:rsid w:val="00160D45"/>
    <w:rsid w:val="00160E04"/>
    <w:rsid w:val="00160F7D"/>
    <w:rsid w:val="001611EB"/>
    <w:rsid w:val="001613F9"/>
    <w:rsid w:val="0016168D"/>
    <w:rsid w:val="001616C2"/>
    <w:rsid w:val="00161C65"/>
    <w:rsid w:val="00161EE8"/>
    <w:rsid w:val="0016270D"/>
    <w:rsid w:val="00162AC2"/>
    <w:rsid w:val="00162E02"/>
    <w:rsid w:val="00163482"/>
    <w:rsid w:val="001637C6"/>
    <w:rsid w:val="00164E6A"/>
    <w:rsid w:val="00165ACD"/>
    <w:rsid w:val="00165DE9"/>
    <w:rsid w:val="00165E49"/>
    <w:rsid w:val="00165F2A"/>
    <w:rsid w:val="00166B00"/>
    <w:rsid w:val="00166DB6"/>
    <w:rsid w:val="00166E28"/>
    <w:rsid w:val="00167182"/>
    <w:rsid w:val="001672ED"/>
    <w:rsid w:val="00167A70"/>
    <w:rsid w:val="001709EB"/>
    <w:rsid w:val="00170C75"/>
    <w:rsid w:val="00170F7A"/>
    <w:rsid w:val="001717B6"/>
    <w:rsid w:val="00171946"/>
    <w:rsid w:val="00171A16"/>
    <w:rsid w:val="00171E59"/>
    <w:rsid w:val="00171EA0"/>
    <w:rsid w:val="001724C5"/>
    <w:rsid w:val="001728A0"/>
    <w:rsid w:val="00172B71"/>
    <w:rsid w:val="00172BDE"/>
    <w:rsid w:val="00172BEA"/>
    <w:rsid w:val="00173BF5"/>
    <w:rsid w:val="00174A86"/>
    <w:rsid w:val="00174B6E"/>
    <w:rsid w:val="00174DF8"/>
    <w:rsid w:val="001752C9"/>
    <w:rsid w:val="00175392"/>
    <w:rsid w:val="00175407"/>
    <w:rsid w:val="001755A5"/>
    <w:rsid w:val="00175ACC"/>
    <w:rsid w:val="00175D0B"/>
    <w:rsid w:val="001760A1"/>
    <w:rsid w:val="0017680A"/>
    <w:rsid w:val="00176F82"/>
    <w:rsid w:val="001773AE"/>
    <w:rsid w:val="00177626"/>
    <w:rsid w:val="001777E4"/>
    <w:rsid w:val="00177DDF"/>
    <w:rsid w:val="001801B2"/>
    <w:rsid w:val="00180486"/>
    <w:rsid w:val="001804B9"/>
    <w:rsid w:val="00180FC9"/>
    <w:rsid w:val="00181E17"/>
    <w:rsid w:val="00181E49"/>
    <w:rsid w:val="00182AA6"/>
    <w:rsid w:val="00182AFF"/>
    <w:rsid w:val="00183442"/>
    <w:rsid w:val="00183CBA"/>
    <w:rsid w:val="001840A8"/>
    <w:rsid w:val="001842B8"/>
    <w:rsid w:val="0018455B"/>
    <w:rsid w:val="0018501F"/>
    <w:rsid w:val="00185364"/>
    <w:rsid w:val="001857FE"/>
    <w:rsid w:val="00185A48"/>
    <w:rsid w:val="001861E4"/>
    <w:rsid w:val="00186339"/>
    <w:rsid w:val="00186597"/>
    <w:rsid w:val="00186D99"/>
    <w:rsid w:val="00186F69"/>
    <w:rsid w:val="00186FB2"/>
    <w:rsid w:val="00187157"/>
    <w:rsid w:val="00187822"/>
    <w:rsid w:val="00187AD2"/>
    <w:rsid w:val="00187D23"/>
    <w:rsid w:val="00187D26"/>
    <w:rsid w:val="00187EE8"/>
    <w:rsid w:val="00190632"/>
    <w:rsid w:val="00190C2C"/>
    <w:rsid w:val="00190CCC"/>
    <w:rsid w:val="00191158"/>
    <w:rsid w:val="00191A75"/>
    <w:rsid w:val="00191EE5"/>
    <w:rsid w:val="00192022"/>
    <w:rsid w:val="0019249E"/>
    <w:rsid w:val="00192BB7"/>
    <w:rsid w:val="001931CD"/>
    <w:rsid w:val="00193237"/>
    <w:rsid w:val="001934CA"/>
    <w:rsid w:val="001935D5"/>
    <w:rsid w:val="00193974"/>
    <w:rsid w:val="00193A04"/>
    <w:rsid w:val="001946F9"/>
    <w:rsid w:val="00194719"/>
    <w:rsid w:val="0019514D"/>
    <w:rsid w:val="00195291"/>
    <w:rsid w:val="001952DF"/>
    <w:rsid w:val="00195774"/>
    <w:rsid w:val="001958D5"/>
    <w:rsid w:val="0019590E"/>
    <w:rsid w:val="00195955"/>
    <w:rsid w:val="00195A36"/>
    <w:rsid w:val="00195A9E"/>
    <w:rsid w:val="0019652B"/>
    <w:rsid w:val="00196658"/>
    <w:rsid w:val="00196673"/>
    <w:rsid w:val="00196804"/>
    <w:rsid w:val="001968E8"/>
    <w:rsid w:val="00196978"/>
    <w:rsid w:val="0019699B"/>
    <w:rsid w:val="00196DC8"/>
    <w:rsid w:val="00197634"/>
    <w:rsid w:val="00197777"/>
    <w:rsid w:val="001977C4"/>
    <w:rsid w:val="001978A8"/>
    <w:rsid w:val="001A0401"/>
    <w:rsid w:val="001A0C02"/>
    <w:rsid w:val="001A0E4E"/>
    <w:rsid w:val="001A0EDF"/>
    <w:rsid w:val="001A11A4"/>
    <w:rsid w:val="001A1619"/>
    <w:rsid w:val="001A17CF"/>
    <w:rsid w:val="001A1802"/>
    <w:rsid w:val="001A18C8"/>
    <w:rsid w:val="001A1B0F"/>
    <w:rsid w:val="001A1E87"/>
    <w:rsid w:val="001A2A92"/>
    <w:rsid w:val="001A2F95"/>
    <w:rsid w:val="001A3A78"/>
    <w:rsid w:val="001A3AEF"/>
    <w:rsid w:val="001A3C7B"/>
    <w:rsid w:val="001A4130"/>
    <w:rsid w:val="001A4537"/>
    <w:rsid w:val="001A4C54"/>
    <w:rsid w:val="001A4E23"/>
    <w:rsid w:val="001A4ECF"/>
    <w:rsid w:val="001A54B4"/>
    <w:rsid w:val="001A57B4"/>
    <w:rsid w:val="001A59EF"/>
    <w:rsid w:val="001A5A2B"/>
    <w:rsid w:val="001A5BF1"/>
    <w:rsid w:val="001A62DF"/>
    <w:rsid w:val="001A6752"/>
    <w:rsid w:val="001A69BE"/>
    <w:rsid w:val="001A6BA5"/>
    <w:rsid w:val="001A6E8B"/>
    <w:rsid w:val="001A7860"/>
    <w:rsid w:val="001A7B90"/>
    <w:rsid w:val="001A7E96"/>
    <w:rsid w:val="001B0ED6"/>
    <w:rsid w:val="001B0F87"/>
    <w:rsid w:val="001B1550"/>
    <w:rsid w:val="001B177C"/>
    <w:rsid w:val="001B1D8D"/>
    <w:rsid w:val="001B2170"/>
    <w:rsid w:val="001B25B6"/>
    <w:rsid w:val="001B2650"/>
    <w:rsid w:val="001B2671"/>
    <w:rsid w:val="001B2AE3"/>
    <w:rsid w:val="001B2E9B"/>
    <w:rsid w:val="001B32D5"/>
    <w:rsid w:val="001B33E7"/>
    <w:rsid w:val="001B3587"/>
    <w:rsid w:val="001B35AE"/>
    <w:rsid w:val="001B3B98"/>
    <w:rsid w:val="001B46DF"/>
    <w:rsid w:val="001B46FD"/>
    <w:rsid w:val="001B4B05"/>
    <w:rsid w:val="001B4B37"/>
    <w:rsid w:val="001B4BD4"/>
    <w:rsid w:val="001B4C27"/>
    <w:rsid w:val="001B5418"/>
    <w:rsid w:val="001B55E4"/>
    <w:rsid w:val="001B5ACE"/>
    <w:rsid w:val="001B5CD7"/>
    <w:rsid w:val="001B5D45"/>
    <w:rsid w:val="001B5E1F"/>
    <w:rsid w:val="001B6101"/>
    <w:rsid w:val="001B6302"/>
    <w:rsid w:val="001B72FD"/>
    <w:rsid w:val="001B773E"/>
    <w:rsid w:val="001B792A"/>
    <w:rsid w:val="001B7ADB"/>
    <w:rsid w:val="001B7EB0"/>
    <w:rsid w:val="001B7ED3"/>
    <w:rsid w:val="001B7FD9"/>
    <w:rsid w:val="001C007F"/>
    <w:rsid w:val="001C0172"/>
    <w:rsid w:val="001C0841"/>
    <w:rsid w:val="001C0A28"/>
    <w:rsid w:val="001C0BAE"/>
    <w:rsid w:val="001C0D0F"/>
    <w:rsid w:val="001C17B4"/>
    <w:rsid w:val="001C19CC"/>
    <w:rsid w:val="001C1D4C"/>
    <w:rsid w:val="001C2006"/>
    <w:rsid w:val="001C2451"/>
    <w:rsid w:val="001C266C"/>
    <w:rsid w:val="001C29B2"/>
    <w:rsid w:val="001C2A3A"/>
    <w:rsid w:val="001C2ECC"/>
    <w:rsid w:val="001C36DA"/>
    <w:rsid w:val="001C4403"/>
    <w:rsid w:val="001C45B2"/>
    <w:rsid w:val="001C472B"/>
    <w:rsid w:val="001C5074"/>
    <w:rsid w:val="001C5E90"/>
    <w:rsid w:val="001C60B7"/>
    <w:rsid w:val="001C60DA"/>
    <w:rsid w:val="001C6CEC"/>
    <w:rsid w:val="001C706E"/>
    <w:rsid w:val="001C716E"/>
    <w:rsid w:val="001C7384"/>
    <w:rsid w:val="001C783F"/>
    <w:rsid w:val="001C7AC6"/>
    <w:rsid w:val="001C7DE7"/>
    <w:rsid w:val="001C7F61"/>
    <w:rsid w:val="001D038B"/>
    <w:rsid w:val="001D0B72"/>
    <w:rsid w:val="001D1A79"/>
    <w:rsid w:val="001D1B81"/>
    <w:rsid w:val="001D1FB1"/>
    <w:rsid w:val="001D228E"/>
    <w:rsid w:val="001D276C"/>
    <w:rsid w:val="001D2917"/>
    <w:rsid w:val="001D298F"/>
    <w:rsid w:val="001D2C4C"/>
    <w:rsid w:val="001D2D1B"/>
    <w:rsid w:val="001D3167"/>
    <w:rsid w:val="001D3576"/>
    <w:rsid w:val="001D37CF"/>
    <w:rsid w:val="001D38AD"/>
    <w:rsid w:val="001D3A3A"/>
    <w:rsid w:val="001D3A73"/>
    <w:rsid w:val="001D3ABC"/>
    <w:rsid w:val="001D3AC9"/>
    <w:rsid w:val="001D3B04"/>
    <w:rsid w:val="001D3D05"/>
    <w:rsid w:val="001D4298"/>
    <w:rsid w:val="001D433B"/>
    <w:rsid w:val="001D458D"/>
    <w:rsid w:val="001D4931"/>
    <w:rsid w:val="001D5730"/>
    <w:rsid w:val="001D5C99"/>
    <w:rsid w:val="001D6E07"/>
    <w:rsid w:val="001D6F37"/>
    <w:rsid w:val="001D73AD"/>
    <w:rsid w:val="001E02FD"/>
    <w:rsid w:val="001E051E"/>
    <w:rsid w:val="001E09D8"/>
    <w:rsid w:val="001E0DAC"/>
    <w:rsid w:val="001E0F1C"/>
    <w:rsid w:val="001E1087"/>
    <w:rsid w:val="001E115C"/>
    <w:rsid w:val="001E11DB"/>
    <w:rsid w:val="001E151A"/>
    <w:rsid w:val="001E15A7"/>
    <w:rsid w:val="001E1B7A"/>
    <w:rsid w:val="001E1CFB"/>
    <w:rsid w:val="001E2662"/>
    <w:rsid w:val="001E2DFE"/>
    <w:rsid w:val="001E2FE8"/>
    <w:rsid w:val="001E37EF"/>
    <w:rsid w:val="001E3A12"/>
    <w:rsid w:val="001E3BB4"/>
    <w:rsid w:val="001E425B"/>
    <w:rsid w:val="001E42B0"/>
    <w:rsid w:val="001E43E1"/>
    <w:rsid w:val="001E44D3"/>
    <w:rsid w:val="001E4511"/>
    <w:rsid w:val="001E4647"/>
    <w:rsid w:val="001E4D4C"/>
    <w:rsid w:val="001E525D"/>
    <w:rsid w:val="001E579B"/>
    <w:rsid w:val="001E58D9"/>
    <w:rsid w:val="001E5BCA"/>
    <w:rsid w:val="001E628F"/>
    <w:rsid w:val="001E6BE5"/>
    <w:rsid w:val="001E6C53"/>
    <w:rsid w:val="001E7044"/>
    <w:rsid w:val="001E7A3E"/>
    <w:rsid w:val="001E7BC8"/>
    <w:rsid w:val="001F003C"/>
    <w:rsid w:val="001F06C9"/>
    <w:rsid w:val="001F0DB8"/>
    <w:rsid w:val="001F0F9B"/>
    <w:rsid w:val="001F111C"/>
    <w:rsid w:val="001F2243"/>
    <w:rsid w:val="001F322C"/>
    <w:rsid w:val="001F3552"/>
    <w:rsid w:val="001F4062"/>
    <w:rsid w:val="001F4516"/>
    <w:rsid w:val="001F4762"/>
    <w:rsid w:val="001F4C72"/>
    <w:rsid w:val="001F4DBC"/>
    <w:rsid w:val="001F4E0F"/>
    <w:rsid w:val="001F51E6"/>
    <w:rsid w:val="001F59C2"/>
    <w:rsid w:val="001F5E45"/>
    <w:rsid w:val="001F64CF"/>
    <w:rsid w:val="001F6ACC"/>
    <w:rsid w:val="001F7129"/>
    <w:rsid w:val="001F718E"/>
    <w:rsid w:val="001F72A1"/>
    <w:rsid w:val="001F751E"/>
    <w:rsid w:val="001F76E9"/>
    <w:rsid w:val="001F7BC4"/>
    <w:rsid w:val="001F7EAF"/>
    <w:rsid w:val="00200081"/>
    <w:rsid w:val="0020027D"/>
    <w:rsid w:val="00200A01"/>
    <w:rsid w:val="00200B4B"/>
    <w:rsid w:val="00201165"/>
    <w:rsid w:val="002011AB"/>
    <w:rsid w:val="002013E7"/>
    <w:rsid w:val="002014A3"/>
    <w:rsid w:val="0020154B"/>
    <w:rsid w:val="00201802"/>
    <w:rsid w:val="0020181C"/>
    <w:rsid w:val="00201873"/>
    <w:rsid w:val="00201A59"/>
    <w:rsid w:val="00201E93"/>
    <w:rsid w:val="00202169"/>
    <w:rsid w:val="00202210"/>
    <w:rsid w:val="0020231F"/>
    <w:rsid w:val="00202462"/>
    <w:rsid w:val="00202653"/>
    <w:rsid w:val="00202F4C"/>
    <w:rsid w:val="002034E5"/>
    <w:rsid w:val="00203925"/>
    <w:rsid w:val="00203CC0"/>
    <w:rsid w:val="00203CE4"/>
    <w:rsid w:val="00203E27"/>
    <w:rsid w:val="00203EFC"/>
    <w:rsid w:val="00203FDB"/>
    <w:rsid w:val="00204042"/>
    <w:rsid w:val="00204153"/>
    <w:rsid w:val="002045BB"/>
    <w:rsid w:val="0020575F"/>
    <w:rsid w:val="00205D58"/>
    <w:rsid w:val="0020602B"/>
    <w:rsid w:val="00206417"/>
    <w:rsid w:val="00206495"/>
    <w:rsid w:val="00206510"/>
    <w:rsid w:val="00206511"/>
    <w:rsid w:val="00206753"/>
    <w:rsid w:val="00206EBF"/>
    <w:rsid w:val="00207047"/>
    <w:rsid w:val="002071FD"/>
    <w:rsid w:val="00207D87"/>
    <w:rsid w:val="00207FFA"/>
    <w:rsid w:val="00210B67"/>
    <w:rsid w:val="00210DEC"/>
    <w:rsid w:val="00210FA9"/>
    <w:rsid w:val="002113E7"/>
    <w:rsid w:val="002114AD"/>
    <w:rsid w:val="00211788"/>
    <w:rsid w:val="00211A97"/>
    <w:rsid w:val="00211DD7"/>
    <w:rsid w:val="00211FC5"/>
    <w:rsid w:val="00212148"/>
    <w:rsid w:val="00212A84"/>
    <w:rsid w:val="00212F04"/>
    <w:rsid w:val="002135A5"/>
    <w:rsid w:val="002138A8"/>
    <w:rsid w:val="00213BD3"/>
    <w:rsid w:val="00214175"/>
    <w:rsid w:val="00215D78"/>
    <w:rsid w:val="0021624C"/>
    <w:rsid w:val="00216417"/>
    <w:rsid w:val="0021666E"/>
    <w:rsid w:val="00216820"/>
    <w:rsid w:val="002169C6"/>
    <w:rsid w:val="002172C6"/>
    <w:rsid w:val="00217A91"/>
    <w:rsid w:val="00217BF5"/>
    <w:rsid w:val="00217C48"/>
    <w:rsid w:val="00220202"/>
    <w:rsid w:val="00220589"/>
    <w:rsid w:val="00220A58"/>
    <w:rsid w:val="00221807"/>
    <w:rsid w:val="00221A75"/>
    <w:rsid w:val="00221F10"/>
    <w:rsid w:val="00221F47"/>
    <w:rsid w:val="0022200C"/>
    <w:rsid w:val="00222143"/>
    <w:rsid w:val="00222473"/>
    <w:rsid w:val="002224BB"/>
    <w:rsid w:val="002228CD"/>
    <w:rsid w:val="00222D6C"/>
    <w:rsid w:val="00222FDF"/>
    <w:rsid w:val="00223567"/>
    <w:rsid w:val="00223AB8"/>
    <w:rsid w:val="002240CD"/>
    <w:rsid w:val="00224323"/>
    <w:rsid w:val="00224C2F"/>
    <w:rsid w:val="00224EAD"/>
    <w:rsid w:val="00225401"/>
    <w:rsid w:val="00225503"/>
    <w:rsid w:val="0022598F"/>
    <w:rsid w:val="0022643C"/>
    <w:rsid w:val="0022644E"/>
    <w:rsid w:val="00226C8C"/>
    <w:rsid w:val="0022715E"/>
    <w:rsid w:val="002274C9"/>
    <w:rsid w:val="00230BD1"/>
    <w:rsid w:val="00231D7C"/>
    <w:rsid w:val="00231E94"/>
    <w:rsid w:val="00232EF1"/>
    <w:rsid w:val="00233157"/>
    <w:rsid w:val="002332AE"/>
    <w:rsid w:val="0023377B"/>
    <w:rsid w:val="00233D1A"/>
    <w:rsid w:val="002346DD"/>
    <w:rsid w:val="00234A89"/>
    <w:rsid w:val="00235136"/>
    <w:rsid w:val="00235669"/>
    <w:rsid w:val="00235972"/>
    <w:rsid w:val="00235D22"/>
    <w:rsid w:val="00235F99"/>
    <w:rsid w:val="00236325"/>
    <w:rsid w:val="00236363"/>
    <w:rsid w:val="0023685A"/>
    <w:rsid w:val="00236BB8"/>
    <w:rsid w:val="00236DA1"/>
    <w:rsid w:val="00236F6E"/>
    <w:rsid w:val="00236F71"/>
    <w:rsid w:val="00237122"/>
    <w:rsid w:val="0023753B"/>
    <w:rsid w:val="00237806"/>
    <w:rsid w:val="00237BFF"/>
    <w:rsid w:val="00237C79"/>
    <w:rsid w:val="00237F6F"/>
    <w:rsid w:val="00240BAB"/>
    <w:rsid w:val="00240CC7"/>
    <w:rsid w:val="00240D28"/>
    <w:rsid w:val="00241212"/>
    <w:rsid w:val="002414DE"/>
    <w:rsid w:val="002415CA"/>
    <w:rsid w:val="0024179C"/>
    <w:rsid w:val="002418B7"/>
    <w:rsid w:val="0024199C"/>
    <w:rsid w:val="00241C35"/>
    <w:rsid w:val="00241CB4"/>
    <w:rsid w:val="00241D0F"/>
    <w:rsid w:val="0024207D"/>
    <w:rsid w:val="0024267C"/>
    <w:rsid w:val="00242AFF"/>
    <w:rsid w:val="00242B88"/>
    <w:rsid w:val="00242EDA"/>
    <w:rsid w:val="00242F27"/>
    <w:rsid w:val="00242FBC"/>
    <w:rsid w:val="00243640"/>
    <w:rsid w:val="00243F97"/>
    <w:rsid w:val="00245181"/>
    <w:rsid w:val="00245239"/>
    <w:rsid w:val="002453A1"/>
    <w:rsid w:val="002453D8"/>
    <w:rsid w:val="002454D2"/>
    <w:rsid w:val="002456DA"/>
    <w:rsid w:val="00245A9F"/>
    <w:rsid w:val="0024627D"/>
    <w:rsid w:val="002464FD"/>
    <w:rsid w:val="002465E5"/>
    <w:rsid w:val="00246E23"/>
    <w:rsid w:val="002470D7"/>
    <w:rsid w:val="002476C6"/>
    <w:rsid w:val="00247AED"/>
    <w:rsid w:val="002500D7"/>
    <w:rsid w:val="00250410"/>
    <w:rsid w:val="0025074A"/>
    <w:rsid w:val="002508BA"/>
    <w:rsid w:val="00250AC0"/>
    <w:rsid w:val="00250CCB"/>
    <w:rsid w:val="00250E3D"/>
    <w:rsid w:val="0025198B"/>
    <w:rsid w:val="00251B0C"/>
    <w:rsid w:val="002527DE"/>
    <w:rsid w:val="002528EE"/>
    <w:rsid w:val="00252FE8"/>
    <w:rsid w:val="002534B3"/>
    <w:rsid w:val="00253B4E"/>
    <w:rsid w:val="00253C2D"/>
    <w:rsid w:val="00254286"/>
    <w:rsid w:val="0025440B"/>
    <w:rsid w:val="0025470C"/>
    <w:rsid w:val="0025490E"/>
    <w:rsid w:val="00254996"/>
    <w:rsid w:val="00254A66"/>
    <w:rsid w:val="00254F18"/>
    <w:rsid w:val="00255B17"/>
    <w:rsid w:val="00255F1C"/>
    <w:rsid w:val="0025687C"/>
    <w:rsid w:val="00256B97"/>
    <w:rsid w:val="00256F38"/>
    <w:rsid w:val="0025719D"/>
    <w:rsid w:val="00257D9C"/>
    <w:rsid w:val="00257F15"/>
    <w:rsid w:val="0026072C"/>
    <w:rsid w:val="00260F1D"/>
    <w:rsid w:val="00260F46"/>
    <w:rsid w:val="002612C9"/>
    <w:rsid w:val="00261F01"/>
    <w:rsid w:val="002622E2"/>
    <w:rsid w:val="002624BD"/>
    <w:rsid w:val="00262602"/>
    <w:rsid w:val="00262829"/>
    <w:rsid w:val="00262FCD"/>
    <w:rsid w:val="0026303F"/>
    <w:rsid w:val="00263529"/>
    <w:rsid w:val="00263A43"/>
    <w:rsid w:val="00263A88"/>
    <w:rsid w:val="00263F19"/>
    <w:rsid w:val="0026402F"/>
    <w:rsid w:val="0026466D"/>
    <w:rsid w:val="00264DD6"/>
    <w:rsid w:val="0026539B"/>
    <w:rsid w:val="002653FA"/>
    <w:rsid w:val="00265AF8"/>
    <w:rsid w:val="00266233"/>
    <w:rsid w:val="0026628F"/>
    <w:rsid w:val="00266EC3"/>
    <w:rsid w:val="00267154"/>
    <w:rsid w:val="002700A8"/>
    <w:rsid w:val="0027010E"/>
    <w:rsid w:val="00270A21"/>
    <w:rsid w:val="00270AB6"/>
    <w:rsid w:val="00270C75"/>
    <w:rsid w:val="00270EC0"/>
    <w:rsid w:val="0027158E"/>
    <w:rsid w:val="00271AE6"/>
    <w:rsid w:val="00271E03"/>
    <w:rsid w:val="00271E4A"/>
    <w:rsid w:val="00272237"/>
    <w:rsid w:val="002725CD"/>
    <w:rsid w:val="00272612"/>
    <w:rsid w:val="00272675"/>
    <w:rsid w:val="002730F3"/>
    <w:rsid w:val="00273199"/>
    <w:rsid w:val="0027355B"/>
    <w:rsid w:val="00273795"/>
    <w:rsid w:val="002737C2"/>
    <w:rsid w:val="002738AF"/>
    <w:rsid w:val="00273D9E"/>
    <w:rsid w:val="00273EC6"/>
    <w:rsid w:val="00274241"/>
    <w:rsid w:val="00274C25"/>
    <w:rsid w:val="00274E76"/>
    <w:rsid w:val="00275069"/>
    <w:rsid w:val="002753AF"/>
    <w:rsid w:val="00275900"/>
    <w:rsid w:val="00275CC0"/>
    <w:rsid w:val="00275E8C"/>
    <w:rsid w:val="002763CA"/>
    <w:rsid w:val="00276D89"/>
    <w:rsid w:val="00277047"/>
    <w:rsid w:val="00277070"/>
    <w:rsid w:val="002773E5"/>
    <w:rsid w:val="0027753E"/>
    <w:rsid w:val="00277849"/>
    <w:rsid w:val="00277F3E"/>
    <w:rsid w:val="002800CA"/>
    <w:rsid w:val="00280146"/>
    <w:rsid w:val="002804CC"/>
    <w:rsid w:val="00280588"/>
    <w:rsid w:val="00280B4D"/>
    <w:rsid w:val="00280BA5"/>
    <w:rsid w:val="00280C00"/>
    <w:rsid w:val="00280F12"/>
    <w:rsid w:val="0028106A"/>
    <w:rsid w:val="00281C87"/>
    <w:rsid w:val="00281CC2"/>
    <w:rsid w:val="00282262"/>
    <w:rsid w:val="0028310A"/>
    <w:rsid w:val="002832A7"/>
    <w:rsid w:val="002836B0"/>
    <w:rsid w:val="00283722"/>
    <w:rsid w:val="00283D97"/>
    <w:rsid w:val="00283E89"/>
    <w:rsid w:val="00283FD3"/>
    <w:rsid w:val="002840B7"/>
    <w:rsid w:val="0028442D"/>
    <w:rsid w:val="002845DE"/>
    <w:rsid w:val="00284A08"/>
    <w:rsid w:val="00284A84"/>
    <w:rsid w:val="00284C91"/>
    <w:rsid w:val="00284F2C"/>
    <w:rsid w:val="0028507A"/>
    <w:rsid w:val="0028589A"/>
    <w:rsid w:val="00285B62"/>
    <w:rsid w:val="00285B8F"/>
    <w:rsid w:val="002865FD"/>
    <w:rsid w:val="00286681"/>
    <w:rsid w:val="002867A7"/>
    <w:rsid w:val="00286B91"/>
    <w:rsid w:val="00286BF8"/>
    <w:rsid w:val="00286F2A"/>
    <w:rsid w:val="002870AA"/>
    <w:rsid w:val="0028727D"/>
    <w:rsid w:val="00287512"/>
    <w:rsid w:val="0029026A"/>
    <w:rsid w:val="00290DB0"/>
    <w:rsid w:val="00291115"/>
    <w:rsid w:val="00291652"/>
    <w:rsid w:val="00291867"/>
    <w:rsid w:val="00291AB7"/>
    <w:rsid w:val="00291C71"/>
    <w:rsid w:val="00291FC5"/>
    <w:rsid w:val="00292011"/>
    <w:rsid w:val="00292435"/>
    <w:rsid w:val="00292C72"/>
    <w:rsid w:val="00293550"/>
    <w:rsid w:val="00293913"/>
    <w:rsid w:val="00293A98"/>
    <w:rsid w:val="00294557"/>
    <w:rsid w:val="00294D37"/>
    <w:rsid w:val="00294F69"/>
    <w:rsid w:val="00295277"/>
    <w:rsid w:val="00295287"/>
    <w:rsid w:val="00295358"/>
    <w:rsid w:val="002954C2"/>
    <w:rsid w:val="002955AF"/>
    <w:rsid w:val="0029588E"/>
    <w:rsid w:val="00295D22"/>
    <w:rsid w:val="002961A3"/>
    <w:rsid w:val="00296354"/>
    <w:rsid w:val="002963CD"/>
    <w:rsid w:val="0029652B"/>
    <w:rsid w:val="0029670B"/>
    <w:rsid w:val="00296E1F"/>
    <w:rsid w:val="002A0521"/>
    <w:rsid w:val="002A07E8"/>
    <w:rsid w:val="002A0A92"/>
    <w:rsid w:val="002A0B71"/>
    <w:rsid w:val="002A0EA7"/>
    <w:rsid w:val="002A0EF4"/>
    <w:rsid w:val="002A100C"/>
    <w:rsid w:val="002A1063"/>
    <w:rsid w:val="002A1E51"/>
    <w:rsid w:val="002A1EE4"/>
    <w:rsid w:val="002A22EB"/>
    <w:rsid w:val="002A23E7"/>
    <w:rsid w:val="002A2A63"/>
    <w:rsid w:val="002A2F26"/>
    <w:rsid w:val="002A306E"/>
    <w:rsid w:val="002A33DF"/>
    <w:rsid w:val="002A38E9"/>
    <w:rsid w:val="002A396E"/>
    <w:rsid w:val="002A3B08"/>
    <w:rsid w:val="002A3D34"/>
    <w:rsid w:val="002A4115"/>
    <w:rsid w:val="002A4998"/>
    <w:rsid w:val="002A4EFC"/>
    <w:rsid w:val="002A5276"/>
    <w:rsid w:val="002A5286"/>
    <w:rsid w:val="002A5B25"/>
    <w:rsid w:val="002A5CE8"/>
    <w:rsid w:val="002A5D41"/>
    <w:rsid w:val="002A5EF5"/>
    <w:rsid w:val="002A605C"/>
    <w:rsid w:val="002A64C7"/>
    <w:rsid w:val="002A6657"/>
    <w:rsid w:val="002A682A"/>
    <w:rsid w:val="002A69F2"/>
    <w:rsid w:val="002A6A28"/>
    <w:rsid w:val="002A6C96"/>
    <w:rsid w:val="002A6E4B"/>
    <w:rsid w:val="002A72F9"/>
    <w:rsid w:val="002A769C"/>
    <w:rsid w:val="002A7A47"/>
    <w:rsid w:val="002B011F"/>
    <w:rsid w:val="002B0269"/>
    <w:rsid w:val="002B028B"/>
    <w:rsid w:val="002B0557"/>
    <w:rsid w:val="002B0699"/>
    <w:rsid w:val="002B19C2"/>
    <w:rsid w:val="002B1ABB"/>
    <w:rsid w:val="002B213C"/>
    <w:rsid w:val="002B239B"/>
    <w:rsid w:val="002B28D7"/>
    <w:rsid w:val="002B2C29"/>
    <w:rsid w:val="002B2F4A"/>
    <w:rsid w:val="002B3A93"/>
    <w:rsid w:val="002B3D2F"/>
    <w:rsid w:val="002B4031"/>
    <w:rsid w:val="002B455D"/>
    <w:rsid w:val="002B474F"/>
    <w:rsid w:val="002B48D6"/>
    <w:rsid w:val="002B4FCD"/>
    <w:rsid w:val="002B5BA6"/>
    <w:rsid w:val="002B60FE"/>
    <w:rsid w:val="002B610C"/>
    <w:rsid w:val="002B673C"/>
    <w:rsid w:val="002B748F"/>
    <w:rsid w:val="002B74A8"/>
    <w:rsid w:val="002B75D2"/>
    <w:rsid w:val="002B789C"/>
    <w:rsid w:val="002B7F46"/>
    <w:rsid w:val="002C06C2"/>
    <w:rsid w:val="002C08DF"/>
    <w:rsid w:val="002C09CC"/>
    <w:rsid w:val="002C09D7"/>
    <w:rsid w:val="002C0A03"/>
    <w:rsid w:val="002C0E10"/>
    <w:rsid w:val="002C1308"/>
    <w:rsid w:val="002C225B"/>
    <w:rsid w:val="002C2412"/>
    <w:rsid w:val="002C28B6"/>
    <w:rsid w:val="002C2B11"/>
    <w:rsid w:val="002C2BBC"/>
    <w:rsid w:val="002C2D07"/>
    <w:rsid w:val="002C32CB"/>
    <w:rsid w:val="002C361C"/>
    <w:rsid w:val="002C36FD"/>
    <w:rsid w:val="002C37FF"/>
    <w:rsid w:val="002C4559"/>
    <w:rsid w:val="002C47E2"/>
    <w:rsid w:val="002C4B69"/>
    <w:rsid w:val="002C4C9D"/>
    <w:rsid w:val="002C4CF1"/>
    <w:rsid w:val="002C5231"/>
    <w:rsid w:val="002C5564"/>
    <w:rsid w:val="002C649D"/>
    <w:rsid w:val="002C6F42"/>
    <w:rsid w:val="002C72DF"/>
    <w:rsid w:val="002C7D0C"/>
    <w:rsid w:val="002D0147"/>
    <w:rsid w:val="002D0311"/>
    <w:rsid w:val="002D097F"/>
    <w:rsid w:val="002D118D"/>
    <w:rsid w:val="002D1575"/>
    <w:rsid w:val="002D19AB"/>
    <w:rsid w:val="002D1C24"/>
    <w:rsid w:val="002D1D6D"/>
    <w:rsid w:val="002D21D8"/>
    <w:rsid w:val="002D2578"/>
    <w:rsid w:val="002D2A67"/>
    <w:rsid w:val="002D2D8D"/>
    <w:rsid w:val="002D2E06"/>
    <w:rsid w:val="002D30E2"/>
    <w:rsid w:val="002D338E"/>
    <w:rsid w:val="002D3467"/>
    <w:rsid w:val="002D34CD"/>
    <w:rsid w:val="002D34D5"/>
    <w:rsid w:val="002D3877"/>
    <w:rsid w:val="002D38AC"/>
    <w:rsid w:val="002D3FF4"/>
    <w:rsid w:val="002D4220"/>
    <w:rsid w:val="002D4A1C"/>
    <w:rsid w:val="002D4AA0"/>
    <w:rsid w:val="002D50AB"/>
    <w:rsid w:val="002D54FB"/>
    <w:rsid w:val="002D569C"/>
    <w:rsid w:val="002D56C8"/>
    <w:rsid w:val="002D5E5C"/>
    <w:rsid w:val="002D5F12"/>
    <w:rsid w:val="002D629F"/>
    <w:rsid w:val="002D6370"/>
    <w:rsid w:val="002D671C"/>
    <w:rsid w:val="002D69CA"/>
    <w:rsid w:val="002D7005"/>
    <w:rsid w:val="002D7232"/>
    <w:rsid w:val="002D748A"/>
    <w:rsid w:val="002D75A1"/>
    <w:rsid w:val="002D7646"/>
    <w:rsid w:val="002D78B6"/>
    <w:rsid w:val="002D7F16"/>
    <w:rsid w:val="002E00DE"/>
    <w:rsid w:val="002E0528"/>
    <w:rsid w:val="002E052A"/>
    <w:rsid w:val="002E06FE"/>
    <w:rsid w:val="002E0E60"/>
    <w:rsid w:val="002E13B8"/>
    <w:rsid w:val="002E142E"/>
    <w:rsid w:val="002E14DB"/>
    <w:rsid w:val="002E153C"/>
    <w:rsid w:val="002E189F"/>
    <w:rsid w:val="002E1D64"/>
    <w:rsid w:val="002E1F78"/>
    <w:rsid w:val="002E1FC3"/>
    <w:rsid w:val="002E27F2"/>
    <w:rsid w:val="002E41BD"/>
    <w:rsid w:val="002E4643"/>
    <w:rsid w:val="002E4663"/>
    <w:rsid w:val="002E4A45"/>
    <w:rsid w:val="002E4A4F"/>
    <w:rsid w:val="002E4BCC"/>
    <w:rsid w:val="002E58E5"/>
    <w:rsid w:val="002E59E7"/>
    <w:rsid w:val="002E6309"/>
    <w:rsid w:val="002E6489"/>
    <w:rsid w:val="002E651D"/>
    <w:rsid w:val="002E6729"/>
    <w:rsid w:val="002E69FE"/>
    <w:rsid w:val="002E6B59"/>
    <w:rsid w:val="002E7518"/>
    <w:rsid w:val="002E75EF"/>
    <w:rsid w:val="002E7716"/>
    <w:rsid w:val="002E785F"/>
    <w:rsid w:val="002E7923"/>
    <w:rsid w:val="002E7B47"/>
    <w:rsid w:val="002E7B65"/>
    <w:rsid w:val="002E7EAB"/>
    <w:rsid w:val="002F060F"/>
    <w:rsid w:val="002F096F"/>
    <w:rsid w:val="002F09CF"/>
    <w:rsid w:val="002F1BD0"/>
    <w:rsid w:val="002F2369"/>
    <w:rsid w:val="002F2510"/>
    <w:rsid w:val="002F263C"/>
    <w:rsid w:val="002F2C63"/>
    <w:rsid w:val="002F2CBC"/>
    <w:rsid w:val="002F2CFB"/>
    <w:rsid w:val="002F3782"/>
    <w:rsid w:val="002F3843"/>
    <w:rsid w:val="002F39CB"/>
    <w:rsid w:val="002F3AE9"/>
    <w:rsid w:val="002F3E39"/>
    <w:rsid w:val="002F3FA5"/>
    <w:rsid w:val="002F435C"/>
    <w:rsid w:val="002F470E"/>
    <w:rsid w:val="002F5656"/>
    <w:rsid w:val="002F5698"/>
    <w:rsid w:val="002F5BFE"/>
    <w:rsid w:val="002F5F08"/>
    <w:rsid w:val="002F6D58"/>
    <w:rsid w:val="002F73F5"/>
    <w:rsid w:val="002F7BCF"/>
    <w:rsid w:val="00300422"/>
    <w:rsid w:val="00301B96"/>
    <w:rsid w:val="0030204E"/>
    <w:rsid w:val="00302271"/>
    <w:rsid w:val="003022CD"/>
    <w:rsid w:val="00302340"/>
    <w:rsid w:val="003024BF"/>
    <w:rsid w:val="00302AAA"/>
    <w:rsid w:val="0030336D"/>
    <w:rsid w:val="003037BC"/>
    <w:rsid w:val="0030386C"/>
    <w:rsid w:val="00303B0F"/>
    <w:rsid w:val="00303D6D"/>
    <w:rsid w:val="0030435F"/>
    <w:rsid w:val="0030501F"/>
    <w:rsid w:val="0030513C"/>
    <w:rsid w:val="00305249"/>
    <w:rsid w:val="003053CE"/>
    <w:rsid w:val="0030554F"/>
    <w:rsid w:val="00305B34"/>
    <w:rsid w:val="00305F31"/>
    <w:rsid w:val="003061F3"/>
    <w:rsid w:val="00306B32"/>
    <w:rsid w:val="00306C0A"/>
    <w:rsid w:val="00306F66"/>
    <w:rsid w:val="00307573"/>
    <w:rsid w:val="003078BF"/>
    <w:rsid w:val="00307BEE"/>
    <w:rsid w:val="00307D9E"/>
    <w:rsid w:val="00307DC2"/>
    <w:rsid w:val="00307E61"/>
    <w:rsid w:val="003101F9"/>
    <w:rsid w:val="0031026C"/>
    <w:rsid w:val="003104E3"/>
    <w:rsid w:val="003108C1"/>
    <w:rsid w:val="00310C57"/>
    <w:rsid w:val="003110D2"/>
    <w:rsid w:val="003117E1"/>
    <w:rsid w:val="0031181A"/>
    <w:rsid w:val="00311E89"/>
    <w:rsid w:val="003122BD"/>
    <w:rsid w:val="0031243B"/>
    <w:rsid w:val="0031254D"/>
    <w:rsid w:val="00312C53"/>
    <w:rsid w:val="00312F2F"/>
    <w:rsid w:val="00313485"/>
    <w:rsid w:val="00313A2E"/>
    <w:rsid w:val="00313D2E"/>
    <w:rsid w:val="00313E8F"/>
    <w:rsid w:val="003142CF"/>
    <w:rsid w:val="003142DE"/>
    <w:rsid w:val="0031449D"/>
    <w:rsid w:val="00314CD5"/>
    <w:rsid w:val="00314EBC"/>
    <w:rsid w:val="00314EE2"/>
    <w:rsid w:val="0031562D"/>
    <w:rsid w:val="0031618F"/>
    <w:rsid w:val="00316390"/>
    <w:rsid w:val="003163F5"/>
    <w:rsid w:val="00316EC3"/>
    <w:rsid w:val="00317AE4"/>
    <w:rsid w:val="00320D83"/>
    <w:rsid w:val="00321B9B"/>
    <w:rsid w:val="00321BAB"/>
    <w:rsid w:val="00322486"/>
    <w:rsid w:val="003227F8"/>
    <w:rsid w:val="00322867"/>
    <w:rsid w:val="003229BC"/>
    <w:rsid w:val="00322D91"/>
    <w:rsid w:val="00323471"/>
    <w:rsid w:val="00323600"/>
    <w:rsid w:val="00323678"/>
    <w:rsid w:val="00323BC1"/>
    <w:rsid w:val="00323D42"/>
    <w:rsid w:val="00324093"/>
    <w:rsid w:val="003243C9"/>
    <w:rsid w:val="00324DD4"/>
    <w:rsid w:val="0032522E"/>
    <w:rsid w:val="00325814"/>
    <w:rsid w:val="003258FC"/>
    <w:rsid w:val="00325D90"/>
    <w:rsid w:val="00326544"/>
    <w:rsid w:val="003267BC"/>
    <w:rsid w:val="00326811"/>
    <w:rsid w:val="003268FE"/>
    <w:rsid w:val="00326941"/>
    <w:rsid w:val="00326A8E"/>
    <w:rsid w:val="00326ED3"/>
    <w:rsid w:val="00326FEF"/>
    <w:rsid w:val="00327240"/>
    <w:rsid w:val="003275D9"/>
    <w:rsid w:val="0032773C"/>
    <w:rsid w:val="0032788E"/>
    <w:rsid w:val="00327BA0"/>
    <w:rsid w:val="003301E2"/>
    <w:rsid w:val="003304EE"/>
    <w:rsid w:val="00330523"/>
    <w:rsid w:val="0033070C"/>
    <w:rsid w:val="003308DA"/>
    <w:rsid w:val="003309EF"/>
    <w:rsid w:val="00330A02"/>
    <w:rsid w:val="00330CDA"/>
    <w:rsid w:val="00330E97"/>
    <w:rsid w:val="00331823"/>
    <w:rsid w:val="0033246F"/>
    <w:rsid w:val="00332CBE"/>
    <w:rsid w:val="00332DA4"/>
    <w:rsid w:val="00332F8C"/>
    <w:rsid w:val="00333113"/>
    <w:rsid w:val="00333515"/>
    <w:rsid w:val="00333551"/>
    <w:rsid w:val="00333938"/>
    <w:rsid w:val="00333957"/>
    <w:rsid w:val="00333FF3"/>
    <w:rsid w:val="00334766"/>
    <w:rsid w:val="00335365"/>
    <w:rsid w:val="003355E7"/>
    <w:rsid w:val="00335632"/>
    <w:rsid w:val="00335CD7"/>
    <w:rsid w:val="00335EC3"/>
    <w:rsid w:val="00336D51"/>
    <w:rsid w:val="00336E22"/>
    <w:rsid w:val="003375E2"/>
    <w:rsid w:val="00337686"/>
    <w:rsid w:val="003379AD"/>
    <w:rsid w:val="00337DE6"/>
    <w:rsid w:val="003401F5"/>
    <w:rsid w:val="00341183"/>
    <w:rsid w:val="003415B8"/>
    <w:rsid w:val="003418AC"/>
    <w:rsid w:val="00341B23"/>
    <w:rsid w:val="003428CF"/>
    <w:rsid w:val="00342C75"/>
    <w:rsid w:val="00342CDA"/>
    <w:rsid w:val="00343506"/>
    <w:rsid w:val="00343F4B"/>
    <w:rsid w:val="00344472"/>
    <w:rsid w:val="00344946"/>
    <w:rsid w:val="00344CC3"/>
    <w:rsid w:val="00344E21"/>
    <w:rsid w:val="00345434"/>
    <w:rsid w:val="00345441"/>
    <w:rsid w:val="00345756"/>
    <w:rsid w:val="00345C96"/>
    <w:rsid w:val="00345DD0"/>
    <w:rsid w:val="00345FF4"/>
    <w:rsid w:val="00345FFA"/>
    <w:rsid w:val="0034649C"/>
    <w:rsid w:val="00346994"/>
    <w:rsid w:val="00346FD4"/>
    <w:rsid w:val="003475B3"/>
    <w:rsid w:val="003477DA"/>
    <w:rsid w:val="00347881"/>
    <w:rsid w:val="00347964"/>
    <w:rsid w:val="00347A2D"/>
    <w:rsid w:val="0035037C"/>
    <w:rsid w:val="00351140"/>
    <w:rsid w:val="00351418"/>
    <w:rsid w:val="00351A5D"/>
    <w:rsid w:val="00351CB0"/>
    <w:rsid w:val="00351DBF"/>
    <w:rsid w:val="00352090"/>
    <w:rsid w:val="00352114"/>
    <w:rsid w:val="00352618"/>
    <w:rsid w:val="00352B7C"/>
    <w:rsid w:val="00353106"/>
    <w:rsid w:val="00353699"/>
    <w:rsid w:val="00353746"/>
    <w:rsid w:val="0035380A"/>
    <w:rsid w:val="00353AFF"/>
    <w:rsid w:val="00353B2C"/>
    <w:rsid w:val="00353D76"/>
    <w:rsid w:val="00354042"/>
    <w:rsid w:val="003545BC"/>
    <w:rsid w:val="0035461E"/>
    <w:rsid w:val="00354DF9"/>
    <w:rsid w:val="00354E29"/>
    <w:rsid w:val="00354E37"/>
    <w:rsid w:val="003559A3"/>
    <w:rsid w:val="00355A6D"/>
    <w:rsid w:val="00355BF5"/>
    <w:rsid w:val="00355C26"/>
    <w:rsid w:val="0035611B"/>
    <w:rsid w:val="003568C8"/>
    <w:rsid w:val="003569DD"/>
    <w:rsid w:val="00356D17"/>
    <w:rsid w:val="00356FA7"/>
    <w:rsid w:val="0035742C"/>
    <w:rsid w:val="00357E66"/>
    <w:rsid w:val="003602AC"/>
    <w:rsid w:val="00360AA1"/>
    <w:rsid w:val="00360C20"/>
    <w:rsid w:val="003614B2"/>
    <w:rsid w:val="003617F4"/>
    <w:rsid w:val="00361856"/>
    <w:rsid w:val="00361976"/>
    <w:rsid w:val="00362162"/>
    <w:rsid w:val="003621CA"/>
    <w:rsid w:val="00362245"/>
    <w:rsid w:val="0036228B"/>
    <w:rsid w:val="00362347"/>
    <w:rsid w:val="0036243B"/>
    <w:rsid w:val="0036296D"/>
    <w:rsid w:val="00362B63"/>
    <w:rsid w:val="0036324C"/>
    <w:rsid w:val="0036365D"/>
    <w:rsid w:val="00363757"/>
    <w:rsid w:val="00363D6E"/>
    <w:rsid w:val="00363D9E"/>
    <w:rsid w:val="00363EA8"/>
    <w:rsid w:val="003654A0"/>
    <w:rsid w:val="00365D76"/>
    <w:rsid w:val="00366CBD"/>
    <w:rsid w:val="00366E19"/>
    <w:rsid w:val="00366F09"/>
    <w:rsid w:val="00366F37"/>
    <w:rsid w:val="00366F6A"/>
    <w:rsid w:val="00367751"/>
    <w:rsid w:val="00367DA4"/>
    <w:rsid w:val="0037086A"/>
    <w:rsid w:val="00371A40"/>
    <w:rsid w:val="00371B48"/>
    <w:rsid w:val="00371C3D"/>
    <w:rsid w:val="003722C1"/>
    <w:rsid w:val="003723F5"/>
    <w:rsid w:val="0037257C"/>
    <w:rsid w:val="0037268B"/>
    <w:rsid w:val="00372B3C"/>
    <w:rsid w:val="00372E63"/>
    <w:rsid w:val="003733B2"/>
    <w:rsid w:val="0037434A"/>
    <w:rsid w:val="0037472B"/>
    <w:rsid w:val="00374E32"/>
    <w:rsid w:val="00374FDB"/>
    <w:rsid w:val="00375118"/>
    <w:rsid w:val="003752A3"/>
    <w:rsid w:val="0037589A"/>
    <w:rsid w:val="003759CA"/>
    <w:rsid w:val="00376061"/>
    <w:rsid w:val="003762E6"/>
    <w:rsid w:val="00376340"/>
    <w:rsid w:val="003764F6"/>
    <w:rsid w:val="00376BC0"/>
    <w:rsid w:val="003770B3"/>
    <w:rsid w:val="0037772B"/>
    <w:rsid w:val="003802F5"/>
    <w:rsid w:val="0038059D"/>
    <w:rsid w:val="0038067F"/>
    <w:rsid w:val="003809FC"/>
    <w:rsid w:val="0038110F"/>
    <w:rsid w:val="0038116C"/>
    <w:rsid w:val="00381172"/>
    <w:rsid w:val="00381241"/>
    <w:rsid w:val="00381455"/>
    <w:rsid w:val="00381A3A"/>
    <w:rsid w:val="00381A8B"/>
    <w:rsid w:val="00382019"/>
    <w:rsid w:val="00382598"/>
    <w:rsid w:val="00382916"/>
    <w:rsid w:val="00383042"/>
    <w:rsid w:val="0038358E"/>
    <w:rsid w:val="00383CCD"/>
    <w:rsid w:val="00383ED1"/>
    <w:rsid w:val="00384242"/>
    <w:rsid w:val="00384A2E"/>
    <w:rsid w:val="0038541F"/>
    <w:rsid w:val="0038560E"/>
    <w:rsid w:val="00385810"/>
    <w:rsid w:val="003859CD"/>
    <w:rsid w:val="00385E13"/>
    <w:rsid w:val="00386553"/>
    <w:rsid w:val="0038724F"/>
    <w:rsid w:val="003872AE"/>
    <w:rsid w:val="00387654"/>
    <w:rsid w:val="0038772C"/>
    <w:rsid w:val="003879A8"/>
    <w:rsid w:val="003903F5"/>
    <w:rsid w:val="0039069E"/>
    <w:rsid w:val="00390A1B"/>
    <w:rsid w:val="00390CC2"/>
    <w:rsid w:val="003910CE"/>
    <w:rsid w:val="00391170"/>
    <w:rsid w:val="0039128D"/>
    <w:rsid w:val="00391C22"/>
    <w:rsid w:val="00392E9C"/>
    <w:rsid w:val="00392EF5"/>
    <w:rsid w:val="00393A3E"/>
    <w:rsid w:val="00393D62"/>
    <w:rsid w:val="0039446C"/>
    <w:rsid w:val="00394869"/>
    <w:rsid w:val="00394BF8"/>
    <w:rsid w:val="003950D7"/>
    <w:rsid w:val="00395546"/>
    <w:rsid w:val="0039593A"/>
    <w:rsid w:val="00395A0C"/>
    <w:rsid w:val="00395B2D"/>
    <w:rsid w:val="00396536"/>
    <w:rsid w:val="0039660A"/>
    <w:rsid w:val="00396647"/>
    <w:rsid w:val="00396A59"/>
    <w:rsid w:val="00396A62"/>
    <w:rsid w:val="003970A9"/>
    <w:rsid w:val="003975F2"/>
    <w:rsid w:val="00397728"/>
    <w:rsid w:val="003978A8"/>
    <w:rsid w:val="003979B8"/>
    <w:rsid w:val="00397F57"/>
    <w:rsid w:val="003A01CC"/>
    <w:rsid w:val="003A02F0"/>
    <w:rsid w:val="003A0719"/>
    <w:rsid w:val="003A0F70"/>
    <w:rsid w:val="003A2253"/>
    <w:rsid w:val="003A274D"/>
    <w:rsid w:val="003A2B93"/>
    <w:rsid w:val="003A2D0A"/>
    <w:rsid w:val="003A2EDA"/>
    <w:rsid w:val="003A304A"/>
    <w:rsid w:val="003A3150"/>
    <w:rsid w:val="003A3C83"/>
    <w:rsid w:val="003A40CA"/>
    <w:rsid w:val="003A47AF"/>
    <w:rsid w:val="003A4ACA"/>
    <w:rsid w:val="003A4FB1"/>
    <w:rsid w:val="003A5381"/>
    <w:rsid w:val="003A5618"/>
    <w:rsid w:val="003A5742"/>
    <w:rsid w:val="003A574A"/>
    <w:rsid w:val="003A5C97"/>
    <w:rsid w:val="003A6615"/>
    <w:rsid w:val="003A67A5"/>
    <w:rsid w:val="003A69C3"/>
    <w:rsid w:val="003A6CD9"/>
    <w:rsid w:val="003B0456"/>
    <w:rsid w:val="003B050B"/>
    <w:rsid w:val="003B0AF7"/>
    <w:rsid w:val="003B0C09"/>
    <w:rsid w:val="003B1068"/>
    <w:rsid w:val="003B16B1"/>
    <w:rsid w:val="003B1B04"/>
    <w:rsid w:val="003B2089"/>
    <w:rsid w:val="003B2266"/>
    <w:rsid w:val="003B24FA"/>
    <w:rsid w:val="003B2FF5"/>
    <w:rsid w:val="003B3480"/>
    <w:rsid w:val="003B3962"/>
    <w:rsid w:val="003B3E2C"/>
    <w:rsid w:val="003B4CA1"/>
    <w:rsid w:val="003B4E4F"/>
    <w:rsid w:val="003B59BC"/>
    <w:rsid w:val="003B5B33"/>
    <w:rsid w:val="003B6411"/>
    <w:rsid w:val="003B68E6"/>
    <w:rsid w:val="003B692D"/>
    <w:rsid w:val="003B6CAB"/>
    <w:rsid w:val="003B7BD1"/>
    <w:rsid w:val="003B7C9E"/>
    <w:rsid w:val="003C003E"/>
    <w:rsid w:val="003C0281"/>
    <w:rsid w:val="003C05FC"/>
    <w:rsid w:val="003C0721"/>
    <w:rsid w:val="003C0BA7"/>
    <w:rsid w:val="003C11A6"/>
    <w:rsid w:val="003C145F"/>
    <w:rsid w:val="003C1B09"/>
    <w:rsid w:val="003C223F"/>
    <w:rsid w:val="003C25D1"/>
    <w:rsid w:val="003C290D"/>
    <w:rsid w:val="003C293D"/>
    <w:rsid w:val="003C2DEC"/>
    <w:rsid w:val="003C320A"/>
    <w:rsid w:val="003C3342"/>
    <w:rsid w:val="003C39BB"/>
    <w:rsid w:val="003C4586"/>
    <w:rsid w:val="003C4655"/>
    <w:rsid w:val="003C53E6"/>
    <w:rsid w:val="003C54E1"/>
    <w:rsid w:val="003C586E"/>
    <w:rsid w:val="003C59A3"/>
    <w:rsid w:val="003C5EAC"/>
    <w:rsid w:val="003C5F77"/>
    <w:rsid w:val="003C652D"/>
    <w:rsid w:val="003C7383"/>
    <w:rsid w:val="003C789C"/>
    <w:rsid w:val="003D064C"/>
    <w:rsid w:val="003D08DF"/>
    <w:rsid w:val="003D08E9"/>
    <w:rsid w:val="003D09A2"/>
    <w:rsid w:val="003D0E34"/>
    <w:rsid w:val="003D109F"/>
    <w:rsid w:val="003D18D7"/>
    <w:rsid w:val="003D194C"/>
    <w:rsid w:val="003D2442"/>
    <w:rsid w:val="003D2D48"/>
    <w:rsid w:val="003D2D4F"/>
    <w:rsid w:val="003D2F6F"/>
    <w:rsid w:val="003D3941"/>
    <w:rsid w:val="003D3EB1"/>
    <w:rsid w:val="003D3F37"/>
    <w:rsid w:val="003D4BEC"/>
    <w:rsid w:val="003D620F"/>
    <w:rsid w:val="003D64EB"/>
    <w:rsid w:val="003D663C"/>
    <w:rsid w:val="003D6A8D"/>
    <w:rsid w:val="003D6E55"/>
    <w:rsid w:val="003D6FE0"/>
    <w:rsid w:val="003D79FA"/>
    <w:rsid w:val="003D7D8C"/>
    <w:rsid w:val="003D7E80"/>
    <w:rsid w:val="003E0232"/>
    <w:rsid w:val="003E0288"/>
    <w:rsid w:val="003E032E"/>
    <w:rsid w:val="003E065E"/>
    <w:rsid w:val="003E11F8"/>
    <w:rsid w:val="003E1810"/>
    <w:rsid w:val="003E1A83"/>
    <w:rsid w:val="003E1EE3"/>
    <w:rsid w:val="003E2277"/>
    <w:rsid w:val="003E2721"/>
    <w:rsid w:val="003E2AD4"/>
    <w:rsid w:val="003E38E3"/>
    <w:rsid w:val="003E3C5E"/>
    <w:rsid w:val="003E3D38"/>
    <w:rsid w:val="003E439B"/>
    <w:rsid w:val="003E4BD5"/>
    <w:rsid w:val="003E52FD"/>
    <w:rsid w:val="003E5A91"/>
    <w:rsid w:val="003E630B"/>
    <w:rsid w:val="003E6CCB"/>
    <w:rsid w:val="003E70F4"/>
    <w:rsid w:val="003E7801"/>
    <w:rsid w:val="003E781B"/>
    <w:rsid w:val="003E7C97"/>
    <w:rsid w:val="003E7FAD"/>
    <w:rsid w:val="003F04D6"/>
    <w:rsid w:val="003F0EB5"/>
    <w:rsid w:val="003F0F95"/>
    <w:rsid w:val="003F11DB"/>
    <w:rsid w:val="003F12EE"/>
    <w:rsid w:val="003F13CF"/>
    <w:rsid w:val="003F14C1"/>
    <w:rsid w:val="003F159D"/>
    <w:rsid w:val="003F1C50"/>
    <w:rsid w:val="003F27D8"/>
    <w:rsid w:val="003F2862"/>
    <w:rsid w:val="003F330B"/>
    <w:rsid w:val="003F4145"/>
    <w:rsid w:val="003F43EB"/>
    <w:rsid w:val="003F47FA"/>
    <w:rsid w:val="003F4970"/>
    <w:rsid w:val="003F517A"/>
    <w:rsid w:val="003F5226"/>
    <w:rsid w:val="003F53F6"/>
    <w:rsid w:val="003F5690"/>
    <w:rsid w:val="003F60CF"/>
    <w:rsid w:val="003F61D1"/>
    <w:rsid w:val="003F6471"/>
    <w:rsid w:val="003F6BD0"/>
    <w:rsid w:val="003F6D0B"/>
    <w:rsid w:val="003F6D71"/>
    <w:rsid w:val="003F6DEC"/>
    <w:rsid w:val="003F6E8C"/>
    <w:rsid w:val="003F6F74"/>
    <w:rsid w:val="003F79EC"/>
    <w:rsid w:val="0040000B"/>
    <w:rsid w:val="00400570"/>
    <w:rsid w:val="00400C62"/>
    <w:rsid w:val="00400E89"/>
    <w:rsid w:val="00400E9B"/>
    <w:rsid w:val="0040108C"/>
    <w:rsid w:val="00401264"/>
    <w:rsid w:val="00401512"/>
    <w:rsid w:val="00401834"/>
    <w:rsid w:val="00401A8B"/>
    <w:rsid w:val="00402B92"/>
    <w:rsid w:val="00403052"/>
    <w:rsid w:val="0040372F"/>
    <w:rsid w:val="004043E2"/>
    <w:rsid w:val="0040464E"/>
    <w:rsid w:val="004046B3"/>
    <w:rsid w:val="004047DF"/>
    <w:rsid w:val="00404EE5"/>
    <w:rsid w:val="00405C56"/>
    <w:rsid w:val="00405CE1"/>
    <w:rsid w:val="00405D96"/>
    <w:rsid w:val="00405E3D"/>
    <w:rsid w:val="00405F35"/>
    <w:rsid w:val="00405FED"/>
    <w:rsid w:val="00406028"/>
    <w:rsid w:val="004061B3"/>
    <w:rsid w:val="00406928"/>
    <w:rsid w:val="00406C63"/>
    <w:rsid w:val="00406E62"/>
    <w:rsid w:val="004073C9"/>
    <w:rsid w:val="00407484"/>
    <w:rsid w:val="00407534"/>
    <w:rsid w:val="00407635"/>
    <w:rsid w:val="0040779D"/>
    <w:rsid w:val="00407CC8"/>
    <w:rsid w:val="004101D6"/>
    <w:rsid w:val="0041062F"/>
    <w:rsid w:val="00410792"/>
    <w:rsid w:val="0041079E"/>
    <w:rsid w:val="004107F7"/>
    <w:rsid w:val="00410D8D"/>
    <w:rsid w:val="004113FA"/>
    <w:rsid w:val="0041166D"/>
    <w:rsid w:val="00411820"/>
    <w:rsid w:val="0041182C"/>
    <w:rsid w:val="00411DF9"/>
    <w:rsid w:val="00412330"/>
    <w:rsid w:val="0041240D"/>
    <w:rsid w:val="00412A35"/>
    <w:rsid w:val="00412B0D"/>
    <w:rsid w:val="00412EC5"/>
    <w:rsid w:val="00412F72"/>
    <w:rsid w:val="00413A21"/>
    <w:rsid w:val="00413F58"/>
    <w:rsid w:val="004142A3"/>
    <w:rsid w:val="004144DB"/>
    <w:rsid w:val="004145D5"/>
    <w:rsid w:val="004147E2"/>
    <w:rsid w:val="00415043"/>
    <w:rsid w:val="004151E5"/>
    <w:rsid w:val="00415927"/>
    <w:rsid w:val="004159C1"/>
    <w:rsid w:val="004165C6"/>
    <w:rsid w:val="00416731"/>
    <w:rsid w:val="00416C04"/>
    <w:rsid w:val="00416E3E"/>
    <w:rsid w:val="00420181"/>
    <w:rsid w:val="004201E8"/>
    <w:rsid w:val="00420235"/>
    <w:rsid w:val="004203EC"/>
    <w:rsid w:val="0042059F"/>
    <w:rsid w:val="0042071B"/>
    <w:rsid w:val="004207E2"/>
    <w:rsid w:val="004207F8"/>
    <w:rsid w:val="00420F18"/>
    <w:rsid w:val="0042159F"/>
    <w:rsid w:val="00421AEA"/>
    <w:rsid w:val="00421C1C"/>
    <w:rsid w:val="00421FA3"/>
    <w:rsid w:val="0042320E"/>
    <w:rsid w:val="00423269"/>
    <w:rsid w:val="00423611"/>
    <w:rsid w:val="00423BC9"/>
    <w:rsid w:val="00423BDB"/>
    <w:rsid w:val="0042419D"/>
    <w:rsid w:val="0042486B"/>
    <w:rsid w:val="00424B3C"/>
    <w:rsid w:val="00424CDE"/>
    <w:rsid w:val="004251A8"/>
    <w:rsid w:val="0042552A"/>
    <w:rsid w:val="00425CD2"/>
    <w:rsid w:val="00425D20"/>
    <w:rsid w:val="004262A3"/>
    <w:rsid w:val="004262F4"/>
    <w:rsid w:val="00426A71"/>
    <w:rsid w:val="00426F9F"/>
    <w:rsid w:val="00426FFA"/>
    <w:rsid w:val="0042748C"/>
    <w:rsid w:val="004275DC"/>
    <w:rsid w:val="00427674"/>
    <w:rsid w:val="00427708"/>
    <w:rsid w:val="004278B7"/>
    <w:rsid w:val="004279A2"/>
    <w:rsid w:val="00427CF8"/>
    <w:rsid w:val="004300EA"/>
    <w:rsid w:val="00430514"/>
    <w:rsid w:val="00430524"/>
    <w:rsid w:val="0043064A"/>
    <w:rsid w:val="00431A87"/>
    <w:rsid w:val="00431EEC"/>
    <w:rsid w:val="00433045"/>
    <w:rsid w:val="004333DB"/>
    <w:rsid w:val="004336CB"/>
    <w:rsid w:val="0043372E"/>
    <w:rsid w:val="004337B6"/>
    <w:rsid w:val="00433B75"/>
    <w:rsid w:val="00433D89"/>
    <w:rsid w:val="00433DFB"/>
    <w:rsid w:val="00433E10"/>
    <w:rsid w:val="004342F9"/>
    <w:rsid w:val="00434678"/>
    <w:rsid w:val="00434741"/>
    <w:rsid w:val="004349E7"/>
    <w:rsid w:val="00434D4F"/>
    <w:rsid w:val="004355C7"/>
    <w:rsid w:val="004355E7"/>
    <w:rsid w:val="0043568F"/>
    <w:rsid w:val="004359D6"/>
    <w:rsid w:val="00435B07"/>
    <w:rsid w:val="00435B4D"/>
    <w:rsid w:val="00435ECC"/>
    <w:rsid w:val="00436F85"/>
    <w:rsid w:val="00437023"/>
    <w:rsid w:val="00437158"/>
    <w:rsid w:val="00437A3D"/>
    <w:rsid w:val="00437E1E"/>
    <w:rsid w:val="00437EFA"/>
    <w:rsid w:val="00437FD8"/>
    <w:rsid w:val="00440641"/>
    <w:rsid w:val="004407BA"/>
    <w:rsid w:val="00440D73"/>
    <w:rsid w:val="00440EA3"/>
    <w:rsid w:val="00441495"/>
    <w:rsid w:val="004416A6"/>
    <w:rsid w:val="004417CF"/>
    <w:rsid w:val="00441E27"/>
    <w:rsid w:val="00441F4B"/>
    <w:rsid w:val="00442479"/>
    <w:rsid w:val="0044289F"/>
    <w:rsid w:val="004432D7"/>
    <w:rsid w:val="004435D2"/>
    <w:rsid w:val="0044363B"/>
    <w:rsid w:val="004436A2"/>
    <w:rsid w:val="00443770"/>
    <w:rsid w:val="004437F7"/>
    <w:rsid w:val="00443D71"/>
    <w:rsid w:val="00443EC2"/>
    <w:rsid w:val="00443F3B"/>
    <w:rsid w:val="00444417"/>
    <w:rsid w:val="00444A2A"/>
    <w:rsid w:val="00444C65"/>
    <w:rsid w:val="004450D5"/>
    <w:rsid w:val="0044544A"/>
    <w:rsid w:val="0044569E"/>
    <w:rsid w:val="004457FB"/>
    <w:rsid w:val="0044598B"/>
    <w:rsid w:val="00445ED9"/>
    <w:rsid w:val="00446490"/>
    <w:rsid w:val="004466F4"/>
    <w:rsid w:val="00446CAC"/>
    <w:rsid w:val="00446CE5"/>
    <w:rsid w:val="00447541"/>
    <w:rsid w:val="004506F1"/>
    <w:rsid w:val="004507D4"/>
    <w:rsid w:val="00450805"/>
    <w:rsid w:val="004517A9"/>
    <w:rsid w:val="0045192E"/>
    <w:rsid w:val="00451C41"/>
    <w:rsid w:val="004524EB"/>
    <w:rsid w:val="004525FD"/>
    <w:rsid w:val="00452603"/>
    <w:rsid w:val="00452826"/>
    <w:rsid w:val="00452B1E"/>
    <w:rsid w:val="004539EB"/>
    <w:rsid w:val="00453C1B"/>
    <w:rsid w:val="00453C68"/>
    <w:rsid w:val="00453D09"/>
    <w:rsid w:val="00454D60"/>
    <w:rsid w:val="00455194"/>
    <w:rsid w:val="00455443"/>
    <w:rsid w:val="00455C75"/>
    <w:rsid w:val="00455C80"/>
    <w:rsid w:val="00455D4A"/>
    <w:rsid w:val="004565DB"/>
    <w:rsid w:val="0045688B"/>
    <w:rsid w:val="00456B07"/>
    <w:rsid w:val="00456CDA"/>
    <w:rsid w:val="00456DD7"/>
    <w:rsid w:val="00456DEB"/>
    <w:rsid w:val="004575F5"/>
    <w:rsid w:val="00457976"/>
    <w:rsid w:val="00457A3D"/>
    <w:rsid w:val="00457DA1"/>
    <w:rsid w:val="00460337"/>
    <w:rsid w:val="00460354"/>
    <w:rsid w:val="004603B2"/>
    <w:rsid w:val="00460CC4"/>
    <w:rsid w:val="00460EE6"/>
    <w:rsid w:val="00460F27"/>
    <w:rsid w:val="00461109"/>
    <w:rsid w:val="004614E5"/>
    <w:rsid w:val="004617D4"/>
    <w:rsid w:val="00461A97"/>
    <w:rsid w:val="00461BD7"/>
    <w:rsid w:val="00461CE4"/>
    <w:rsid w:val="00461E86"/>
    <w:rsid w:val="004620E8"/>
    <w:rsid w:val="00462166"/>
    <w:rsid w:val="00462175"/>
    <w:rsid w:val="004623C4"/>
    <w:rsid w:val="00462638"/>
    <w:rsid w:val="0046269A"/>
    <w:rsid w:val="00462702"/>
    <w:rsid w:val="00462968"/>
    <w:rsid w:val="00463866"/>
    <w:rsid w:val="00463CD9"/>
    <w:rsid w:val="00463E1A"/>
    <w:rsid w:val="00463F54"/>
    <w:rsid w:val="004649D0"/>
    <w:rsid w:val="00464A4B"/>
    <w:rsid w:val="00464A97"/>
    <w:rsid w:val="00464AA9"/>
    <w:rsid w:val="00464C92"/>
    <w:rsid w:val="00464E5C"/>
    <w:rsid w:val="00464E5E"/>
    <w:rsid w:val="00465E95"/>
    <w:rsid w:val="00465E9D"/>
    <w:rsid w:val="004661C4"/>
    <w:rsid w:val="00466302"/>
    <w:rsid w:val="0046679F"/>
    <w:rsid w:val="00466D39"/>
    <w:rsid w:val="00467464"/>
    <w:rsid w:val="00467A31"/>
    <w:rsid w:val="00467C92"/>
    <w:rsid w:val="00470133"/>
    <w:rsid w:val="004709FD"/>
    <w:rsid w:val="00470B84"/>
    <w:rsid w:val="004710ED"/>
    <w:rsid w:val="00471107"/>
    <w:rsid w:val="00471AE0"/>
    <w:rsid w:val="00471CEA"/>
    <w:rsid w:val="00471EE0"/>
    <w:rsid w:val="004721CF"/>
    <w:rsid w:val="0047285B"/>
    <w:rsid w:val="00472B54"/>
    <w:rsid w:val="00472C1E"/>
    <w:rsid w:val="00472CAB"/>
    <w:rsid w:val="00472EA4"/>
    <w:rsid w:val="00473D61"/>
    <w:rsid w:val="0047451C"/>
    <w:rsid w:val="00474568"/>
    <w:rsid w:val="0047490F"/>
    <w:rsid w:val="00474CB0"/>
    <w:rsid w:val="004756C9"/>
    <w:rsid w:val="00476064"/>
    <w:rsid w:val="00476BCE"/>
    <w:rsid w:val="00476D10"/>
    <w:rsid w:val="00476DE5"/>
    <w:rsid w:val="00477560"/>
    <w:rsid w:val="00477897"/>
    <w:rsid w:val="00477A86"/>
    <w:rsid w:val="00477BFB"/>
    <w:rsid w:val="00480488"/>
    <w:rsid w:val="004804A0"/>
    <w:rsid w:val="00480A99"/>
    <w:rsid w:val="00480B56"/>
    <w:rsid w:val="00480C42"/>
    <w:rsid w:val="00481098"/>
    <w:rsid w:val="004811E7"/>
    <w:rsid w:val="00481431"/>
    <w:rsid w:val="004818EF"/>
    <w:rsid w:val="00481E58"/>
    <w:rsid w:val="00481F84"/>
    <w:rsid w:val="00482A64"/>
    <w:rsid w:val="00483B4D"/>
    <w:rsid w:val="004844A4"/>
    <w:rsid w:val="00484710"/>
    <w:rsid w:val="00484E18"/>
    <w:rsid w:val="0048502E"/>
    <w:rsid w:val="00485067"/>
    <w:rsid w:val="00485162"/>
    <w:rsid w:val="00485226"/>
    <w:rsid w:val="00485370"/>
    <w:rsid w:val="0048563E"/>
    <w:rsid w:val="0048591F"/>
    <w:rsid w:val="00485E25"/>
    <w:rsid w:val="00486093"/>
    <w:rsid w:val="004866A2"/>
    <w:rsid w:val="00486A3B"/>
    <w:rsid w:val="00486C07"/>
    <w:rsid w:val="004872A5"/>
    <w:rsid w:val="004872BB"/>
    <w:rsid w:val="004872EA"/>
    <w:rsid w:val="00487315"/>
    <w:rsid w:val="00487416"/>
    <w:rsid w:val="00487644"/>
    <w:rsid w:val="00487C7A"/>
    <w:rsid w:val="00490012"/>
    <w:rsid w:val="00490103"/>
    <w:rsid w:val="0049082B"/>
    <w:rsid w:val="00490B1C"/>
    <w:rsid w:val="00491336"/>
    <w:rsid w:val="004917FD"/>
    <w:rsid w:val="004921EC"/>
    <w:rsid w:val="00492EC2"/>
    <w:rsid w:val="0049356B"/>
    <w:rsid w:val="004936B7"/>
    <w:rsid w:val="00494214"/>
    <w:rsid w:val="0049425F"/>
    <w:rsid w:val="004942E1"/>
    <w:rsid w:val="004947BD"/>
    <w:rsid w:val="00494A66"/>
    <w:rsid w:val="00494FDD"/>
    <w:rsid w:val="00495276"/>
    <w:rsid w:val="00495C6C"/>
    <w:rsid w:val="00495E83"/>
    <w:rsid w:val="00496011"/>
    <w:rsid w:val="0049616B"/>
    <w:rsid w:val="004962FB"/>
    <w:rsid w:val="00496358"/>
    <w:rsid w:val="0049636E"/>
    <w:rsid w:val="00496514"/>
    <w:rsid w:val="00496518"/>
    <w:rsid w:val="00496921"/>
    <w:rsid w:val="00496FAA"/>
    <w:rsid w:val="00496FAF"/>
    <w:rsid w:val="00497154"/>
    <w:rsid w:val="00497D08"/>
    <w:rsid w:val="00497F94"/>
    <w:rsid w:val="004A01FF"/>
    <w:rsid w:val="004A0AC0"/>
    <w:rsid w:val="004A0CB3"/>
    <w:rsid w:val="004A162C"/>
    <w:rsid w:val="004A1DF5"/>
    <w:rsid w:val="004A2095"/>
    <w:rsid w:val="004A20DF"/>
    <w:rsid w:val="004A2365"/>
    <w:rsid w:val="004A2752"/>
    <w:rsid w:val="004A2A05"/>
    <w:rsid w:val="004A36BA"/>
    <w:rsid w:val="004A3B6E"/>
    <w:rsid w:val="004A44A1"/>
    <w:rsid w:val="004A4A93"/>
    <w:rsid w:val="004A5540"/>
    <w:rsid w:val="004A564A"/>
    <w:rsid w:val="004A56D2"/>
    <w:rsid w:val="004A5736"/>
    <w:rsid w:val="004A5C8A"/>
    <w:rsid w:val="004A5D33"/>
    <w:rsid w:val="004A61B8"/>
    <w:rsid w:val="004A62BF"/>
    <w:rsid w:val="004A63AC"/>
    <w:rsid w:val="004A6C9C"/>
    <w:rsid w:val="004A7146"/>
    <w:rsid w:val="004A7248"/>
    <w:rsid w:val="004A7458"/>
    <w:rsid w:val="004A7567"/>
    <w:rsid w:val="004A7D83"/>
    <w:rsid w:val="004A7DD6"/>
    <w:rsid w:val="004B004D"/>
    <w:rsid w:val="004B02B3"/>
    <w:rsid w:val="004B0DE9"/>
    <w:rsid w:val="004B1369"/>
    <w:rsid w:val="004B140A"/>
    <w:rsid w:val="004B1706"/>
    <w:rsid w:val="004B1A9D"/>
    <w:rsid w:val="004B22E2"/>
    <w:rsid w:val="004B23A1"/>
    <w:rsid w:val="004B25A1"/>
    <w:rsid w:val="004B26B4"/>
    <w:rsid w:val="004B2E21"/>
    <w:rsid w:val="004B311B"/>
    <w:rsid w:val="004B3510"/>
    <w:rsid w:val="004B361B"/>
    <w:rsid w:val="004B3761"/>
    <w:rsid w:val="004B3827"/>
    <w:rsid w:val="004B38EB"/>
    <w:rsid w:val="004B3AEF"/>
    <w:rsid w:val="004B3D39"/>
    <w:rsid w:val="004B3F67"/>
    <w:rsid w:val="004B4583"/>
    <w:rsid w:val="004B4855"/>
    <w:rsid w:val="004B4C04"/>
    <w:rsid w:val="004B5580"/>
    <w:rsid w:val="004B5884"/>
    <w:rsid w:val="004B58C2"/>
    <w:rsid w:val="004B5989"/>
    <w:rsid w:val="004B59CE"/>
    <w:rsid w:val="004B5D4E"/>
    <w:rsid w:val="004B5D91"/>
    <w:rsid w:val="004B600F"/>
    <w:rsid w:val="004B624A"/>
    <w:rsid w:val="004B64E2"/>
    <w:rsid w:val="004B6648"/>
    <w:rsid w:val="004B696C"/>
    <w:rsid w:val="004B7083"/>
    <w:rsid w:val="004B72F0"/>
    <w:rsid w:val="004B7324"/>
    <w:rsid w:val="004B7723"/>
    <w:rsid w:val="004B7758"/>
    <w:rsid w:val="004B7A87"/>
    <w:rsid w:val="004B7CDC"/>
    <w:rsid w:val="004B7DC8"/>
    <w:rsid w:val="004C0B0F"/>
    <w:rsid w:val="004C0BC6"/>
    <w:rsid w:val="004C0C91"/>
    <w:rsid w:val="004C0F3F"/>
    <w:rsid w:val="004C0FB3"/>
    <w:rsid w:val="004C191D"/>
    <w:rsid w:val="004C1D9A"/>
    <w:rsid w:val="004C23DB"/>
    <w:rsid w:val="004C245C"/>
    <w:rsid w:val="004C2600"/>
    <w:rsid w:val="004C2C3F"/>
    <w:rsid w:val="004C2E87"/>
    <w:rsid w:val="004C3332"/>
    <w:rsid w:val="004C347D"/>
    <w:rsid w:val="004C37F2"/>
    <w:rsid w:val="004C40C2"/>
    <w:rsid w:val="004C4466"/>
    <w:rsid w:val="004C46DF"/>
    <w:rsid w:val="004C4755"/>
    <w:rsid w:val="004C4935"/>
    <w:rsid w:val="004C5173"/>
    <w:rsid w:val="004C543C"/>
    <w:rsid w:val="004C59D5"/>
    <w:rsid w:val="004C6315"/>
    <w:rsid w:val="004C6463"/>
    <w:rsid w:val="004C656E"/>
    <w:rsid w:val="004C68C1"/>
    <w:rsid w:val="004C6964"/>
    <w:rsid w:val="004C6B72"/>
    <w:rsid w:val="004C79BE"/>
    <w:rsid w:val="004C79CB"/>
    <w:rsid w:val="004C7F41"/>
    <w:rsid w:val="004D0015"/>
    <w:rsid w:val="004D00B5"/>
    <w:rsid w:val="004D0684"/>
    <w:rsid w:val="004D06EC"/>
    <w:rsid w:val="004D0994"/>
    <w:rsid w:val="004D0D04"/>
    <w:rsid w:val="004D17CF"/>
    <w:rsid w:val="004D199B"/>
    <w:rsid w:val="004D1DF8"/>
    <w:rsid w:val="004D201F"/>
    <w:rsid w:val="004D2296"/>
    <w:rsid w:val="004D2429"/>
    <w:rsid w:val="004D24D3"/>
    <w:rsid w:val="004D30AA"/>
    <w:rsid w:val="004D31C2"/>
    <w:rsid w:val="004D3210"/>
    <w:rsid w:val="004D3288"/>
    <w:rsid w:val="004D3598"/>
    <w:rsid w:val="004D36FF"/>
    <w:rsid w:val="004D3AE5"/>
    <w:rsid w:val="004D3B38"/>
    <w:rsid w:val="004D3BD2"/>
    <w:rsid w:val="004D3D03"/>
    <w:rsid w:val="004D4097"/>
    <w:rsid w:val="004D40D9"/>
    <w:rsid w:val="004D4125"/>
    <w:rsid w:val="004D4303"/>
    <w:rsid w:val="004D442E"/>
    <w:rsid w:val="004D4710"/>
    <w:rsid w:val="004D4823"/>
    <w:rsid w:val="004D4E1B"/>
    <w:rsid w:val="004D4EC4"/>
    <w:rsid w:val="004D5186"/>
    <w:rsid w:val="004D5829"/>
    <w:rsid w:val="004D60E4"/>
    <w:rsid w:val="004D6182"/>
    <w:rsid w:val="004D6A63"/>
    <w:rsid w:val="004D6F30"/>
    <w:rsid w:val="004D750F"/>
    <w:rsid w:val="004D78CB"/>
    <w:rsid w:val="004D7B7E"/>
    <w:rsid w:val="004D7B96"/>
    <w:rsid w:val="004D7BA0"/>
    <w:rsid w:val="004D7F59"/>
    <w:rsid w:val="004E0460"/>
    <w:rsid w:val="004E0EE7"/>
    <w:rsid w:val="004E125A"/>
    <w:rsid w:val="004E12D0"/>
    <w:rsid w:val="004E134D"/>
    <w:rsid w:val="004E1997"/>
    <w:rsid w:val="004E1B3F"/>
    <w:rsid w:val="004E1D4B"/>
    <w:rsid w:val="004E1FB6"/>
    <w:rsid w:val="004E24B9"/>
    <w:rsid w:val="004E2728"/>
    <w:rsid w:val="004E2A14"/>
    <w:rsid w:val="004E2E8C"/>
    <w:rsid w:val="004E2EAF"/>
    <w:rsid w:val="004E3026"/>
    <w:rsid w:val="004E336A"/>
    <w:rsid w:val="004E3545"/>
    <w:rsid w:val="004E380C"/>
    <w:rsid w:val="004E3A31"/>
    <w:rsid w:val="004E3DB6"/>
    <w:rsid w:val="004E42A4"/>
    <w:rsid w:val="004E4398"/>
    <w:rsid w:val="004E4629"/>
    <w:rsid w:val="004E4BBB"/>
    <w:rsid w:val="004E4D20"/>
    <w:rsid w:val="004E5086"/>
    <w:rsid w:val="004E50EF"/>
    <w:rsid w:val="004E531B"/>
    <w:rsid w:val="004E5800"/>
    <w:rsid w:val="004E58B4"/>
    <w:rsid w:val="004E5ABB"/>
    <w:rsid w:val="004E5C87"/>
    <w:rsid w:val="004E5DF6"/>
    <w:rsid w:val="004E6174"/>
    <w:rsid w:val="004E6B08"/>
    <w:rsid w:val="004E6BA2"/>
    <w:rsid w:val="004E6BE9"/>
    <w:rsid w:val="004E717E"/>
    <w:rsid w:val="004E71E8"/>
    <w:rsid w:val="004E7242"/>
    <w:rsid w:val="004E7483"/>
    <w:rsid w:val="004F0022"/>
    <w:rsid w:val="004F04D6"/>
    <w:rsid w:val="004F04E1"/>
    <w:rsid w:val="004F08A6"/>
    <w:rsid w:val="004F0A4C"/>
    <w:rsid w:val="004F0A63"/>
    <w:rsid w:val="004F0C6E"/>
    <w:rsid w:val="004F117F"/>
    <w:rsid w:val="004F1456"/>
    <w:rsid w:val="004F1DB1"/>
    <w:rsid w:val="004F2E55"/>
    <w:rsid w:val="004F2FB6"/>
    <w:rsid w:val="004F324F"/>
    <w:rsid w:val="004F3749"/>
    <w:rsid w:val="004F37A4"/>
    <w:rsid w:val="004F37DA"/>
    <w:rsid w:val="004F3D6A"/>
    <w:rsid w:val="004F3EFA"/>
    <w:rsid w:val="004F4576"/>
    <w:rsid w:val="004F47E2"/>
    <w:rsid w:val="004F4A21"/>
    <w:rsid w:val="004F4CCB"/>
    <w:rsid w:val="004F4CF6"/>
    <w:rsid w:val="004F506E"/>
    <w:rsid w:val="004F5860"/>
    <w:rsid w:val="004F59C1"/>
    <w:rsid w:val="004F5AAF"/>
    <w:rsid w:val="004F5CA1"/>
    <w:rsid w:val="004F5D6B"/>
    <w:rsid w:val="004F615E"/>
    <w:rsid w:val="004F630B"/>
    <w:rsid w:val="004F66B5"/>
    <w:rsid w:val="004F77E3"/>
    <w:rsid w:val="004F7E78"/>
    <w:rsid w:val="0050003C"/>
    <w:rsid w:val="005000D2"/>
    <w:rsid w:val="00500C0E"/>
    <w:rsid w:val="0050135B"/>
    <w:rsid w:val="005017CC"/>
    <w:rsid w:val="00501807"/>
    <w:rsid w:val="00501A0E"/>
    <w:rsid w:val="00501BBF"/>
    <w:rsid w:val="005021EC"/>
    <w:rsid w:val="005023D0"/>
    <w:rsid w:val="00502833"/>
    <w:rsid w:val="00502F88"/>
    <w:rsid w:val="005031DB"/>
    <w:rsid w:val="0050320C"/>
    <w:rsid w:val="00503287"/>
    <w:rsid w:val="005034D5"/>
    <w:rsid w:val="00503AEA"/>
    <w:rsid w:val="00503BD6"/>
    <w:rsid w:val="00503DFF"/>
    <w:rsid w:val="005049EA"/>
    <w:rsid w:val="00504A63"/>
    <w:rsid w:val="00504CB2"/>
    <w:rsid w:val="005056E8"/>
    <w:rsid w:val="00506171"/>
    <w:rsid w:val="0050653D"/>
    <w:rsid w:val="00506ABF"/>
    <w:rsid w:val="00506F4D"/>
    <w:rsid w:val="0050705A"/>
    <w:rsid w:val="00507E5E"/>
    <w:rsid w:val="00507F13"/>
    <w:rsid w:val="00510593"/>
    <w:rsid w:val="00510E33"/>
    <w:rsid w:val="00511032"/>
    <w:rsid w:val="00511235"/>
    <w:rsid w:val="0051140C"/>
    <w:rsid w:val="00511879"/>
    <w:rsid w:val="0051189D"/>
    <w:rsid w:val="005119CD"/>
    <w:rsid w:val="0051261C"/>
    <w:rsid w:val="005127F7"/>
    <w:rsid w:val="0051289D"/>
    <w:rsid w:val="00512BCA"/>
    <w:rsid w:val="00512FEB"/>
    <w:rsid w:val="005134E3"/>
    <w:rsid w:val="00513B32"/>
    <w:rsid w:val="00513F7D"/>
    <w:rsid w:val="00514067"/>
    <w:rsid w:val="005146DA"/>
    <w:rsid w:val="0051497A"/>
    <w:rsid w:val="00514AFD"/>
    <w:rsid w:val="0051590D"/>
    <w:rsid w:val="00517191"/>
    <w:rsid w:val="00517AA3"/>
    <w:rsid w:val="00517C03"/>
    <w:rsid w:val="00517C9D"/>
    <w:rsid w:val="00517F82"/>
    <w:rsid w:val="005206F5"/>
    <w:rsid w:val="00520BD7"/>
    <w:rsid w:val="00521042"/>
    <w:rsid w:val="005210D3"/>
    <w:rsid w:val="00521C4C"/>
    <w:rsid w:val="0052239B"/>
    <w:rsid w:val="0052251E"/>
    <w:rsid w:val="00522BDA"/>
    <w:rsid w:val="00522D65"/>
    <w:rsid w:val="0052311E"/>
    <w:rsid w:val="00523427"/>
    <w:rsid w:val="0052359B"/>
    <w:rsid w:val="005237B9"/>
    <w:rsid w:val="00523B7E"/>
    <w:rsid w:val="00523E27"/>
    <w:rsid w:val="00523EB3"/>
    <w:rsid w:val="00524D04"/>
    <w:rsid w:val="00524D06"/>
    <w:rsid w:val="00524F91"/>
    <w:rsid w:val="00525345"/>
    <w:rsid w:val="00525445"/>
    <w:rsid w:val="0052573B"/>
    <w:rsid w:val="005259A2"/>
    <w:rsid w:val="00526333"/>
    <w:rsid w:val="0052654B"/>
    <w:rsid w:val="005265A4"/>
    <w:rsid w:val="00526A91"/>
    <w:rsid w:val="005272A0"/>
    <w:rsid w:val="00530132"/>
    <w:rsid w:val="005301A8"/>
    <w:rsid w:val="005305A1"/>
    <w:rsid w:val="005307EA"/>
    <w:rsid w:val="00530857"/>
    <w:rsid w:val="00531A11"/>
    <w:rsid w:val="0053233B"/>
    <w:rsid w:val="00533002"/>
    <w:rsid w:val="00533238"/>
    <w:rsid w:val="00533328"/>
    <w:rsid w:val="005334F6"/>
    <w:rsid w:val="005342E2"/>
    <w:rsid w:val="005342FC"/>
    <w:rsid w:val="00534784"/>
    <w:rsid w:val="00534D99"/>
    <w:rsid w:val="005351AF"/>
    <w:rsid w:val="0053523F"/>
    <w:rsid w:val="00535455"/>
    <w:rsid w:val="0053571B"/>
    <w:rsid w:val="00535B20"/>
    <w:rsid w:val="00535B88"/>
    <w:rsid w:val="00535FDF"/>
    <w:rsid w:val="00536130"/>
    <w:rsid w:val="0053616F"/>
    <w:rsid w:val="005361F6"/>
    <w:rsid w:val="00536BE2"/>
    <w:rsid w:val="00537206"/>
    <w:rsid w:val="00537950"/>
    <w:rsid w:val="00537E93"/>
    <w:rsid w:val="00537F38"/>
    <w:rsid w:val="005400AA"/>
    <w:rsid w:val="005404F0"/>
    <w:rsid w:val="00540EDB"/>
    <w:rsid w:val="005417DA"/>
    <w:rsid w:val="0054192D"/>
    <w:rsid w:val="00541DCF"/>
    <w:rsid w:val="00541E1D"/>
    <w:rsid w:val="00542392"/>
    <w:rsid w:val="005423CA"/>
    <w:rsid w:val="005426D5"/>
    <w:rsid w:val="00542FA5"/>
    <w:rsid w:val="005430BC"/>
    <w:rsid w:val="0054334F"/>
    <w:rsid w:val="00543955"/>
    <w:rsid w:val="00543C86"/>
    <w:rsid w:val="005440EF"/>
    <w:rsid w:val="005447B2"/>
    <w:rsid w:val="005447CA"/>
    <w:rsid w:val="00544C2F"/>
    <w:rsid w:val="00544C7F"/>
    <w:rsid w:val="00544ED8"/>
    <w:rsid w:val="00544F85"/>
    <w:rsid w:val="00544FC7"/>
    <w:rsid w:val="00545634"/>
    <w:rsid w:val="005456E9"/>
    <w:rsid w:val="00545EF9"/>
    <w:rsid w:val="005465A3"/>
    <w:rsid w:val="005467B2"/>
    <w:rsid w:val="00546BB9"/>
    <w:rsid w:val="00546E1C"/>
    <w:rsid w:val="00547017"/>
    <w:rsid w:val="0054707D"/>
    <w:rsid w:val="0054734F"/>
    <w:rsid w:val="00547704"/>
    <w:rsid w:val="0054777E"/>
    <w:rsid w:val="005477DF"/>
    <w:rsid w:val="00550163"/>
    <w:rsid w:val="00550433"/>
    <w:rsid w:val="00550570"/>
    <w:rsid w:val="0055065E"/>
    <w:rsid w:val="00550935"/>
    <w:rsid w:val="00550AD6"/>
    <w:rsid w:val="00550B54"/>
    <w:rsid w:val="00550C0A"/>
    <w:rsid w:val="00550EA5"/>
    <w:rsid w:val="005511A4"/>
    <w:rsid w:val="00551469"/>
    <w:rsid w:val="0055149F"/>
    <w:rsid w:val="005514EE"/>
    <w:rsid w:val="00551A75"/>
    <w:rsid w:val="00551C0B"/>
    <w:rsid w:val="00552B2F"/>
    <w:rsid w:val="00552DFB"/>
    <w:rsid w:val="00552E35"/>
    <w:rsid w:val="00552E90"/>
    <w:rsid w:val="00553043"/>
    <w:rsid w:val="00553071"/>
    <w:rsid w:val="00553324"/>
    <w:rsid w:val="0055347C"/>
    <w:rsid w:val="005536F7"/>
    <w:rsid w:val="00553F41"/>
    <w:rsid w:val="0055444A"/>
    <w:rsid w:val="0055499E"/>
    <w:rsid w:val="005559C3"/>
    <w:rsid w:val="00555D50"/>
    <w:rsid w:val="0055626D"/>
    <w:rsid w:val="00556A6C"/>
    <w:rsid w:val="00556CB8"/>
    <w:rsid w:val="005576E0"/>
    <w:rsid w:val="00557B62"/>
    <w:rsid w:val="00557FE4"/>
    <w:rsid w:val="005601D0"/>
    <w:rsid w:val="00560644"/>
    <w:rsid w:val="00560A72"/>
    <w:rsid w:val="005616E5"/>
    <w:rsid w:val="00561A9B"/>
    <w:rsid w:val="00561D7A"/>
    <w:rsid w:val="00561DCD"/>
    <w:rsid w:val="00561E26"/>
    <w:rsid w:val="00561E7E"/>
    <w:rsid w:val="00561F71"/>
    <w:rsid w:val="00562085"/>
    <w:rsid w:val="00562848"/>
    <w:rsid w:val="00562D9E"/>
    <w:rsid w:val="0056345C"/>
    <w:rsid w:val="00563818"/>
    <w:rsid w:val="00563B61"/>
    <w:rsid w:val="00563DBD"/>
    <w:rsid w:val="0056406B"/>
    <w:rsid w:val="0056431F"/>
    <w:rsid w:val="0056489B"/>
    <w:rsid w:val="00564A87"/>
    <w:rsid w:val="00564BB5"/>
    <w:rsid w:val="00564DA5"/>
    <w:rsid w:val="00565161"/>
    <w:rsid w:val="00565315"/>
    <w:rsid w:val="0056532B"/>
    <w:rsid w:val="005653C2"/>
    <w:rsid w:val="00565422"/>
    <w:rsid w:val="005656E9"/>
    <w:rsid w:val="00565946"/>
    <w:rsid w:val="00565DB4"/>
    <w:rsid w:val="005660E7"/>
    <w:rsid w:val="00566404"/>
    <w:rsid w:val="005664B8"/>
    <w:rsid w:val="00566A3E"/>
    <w:rsid w:val="00566BA7"/>
    <w:rsid w:val="00566C16"/>
    <w:rsid w:val="00567102"/>
    <w:rsid w:val="0056762D"/>
    <w:rsid w:val="00567A33"/>
    <w:rsid w:val="00571286"/>
    <w:rsid w:val="00571511"/>
    <w:rsid w:val="00571813"/>
    <w:rsid w:val="005721AE"/>
    <w:rsid w:val="00572861"/>
    <w:rsid w:val="005729F4"/>
    <w:rsid w:val="00572C5F"/>
    <w:rsid w:val="00572EBE"/>
    <w:rsid w:val="00572F39"/>
    <w:rsid w:val="00573615"/>
    <w:rsid w:val="0057398A"/>
    <w:rsid w:val="00573A93"/>
    <w:rsid w:val="00573B7B"/>
    <w:rsid w:val="00573B90"/>
    <w:rsid w:val="00573BB0"/>
    <w:rsid w:val="00574034"/>
    <w:rsid w:val="005743B3"/>
    <w:rsid w:val="005754A9"/>
    <w:rsid w:val="0057565D"/>
    <w:rsid w:val="00575741"/>
    <w:rsid w:val="00575A27"/>
    <w:rsid w:val="005766F0"/>
    <w:rsid w:val="00576B2B"/>
    <w:rsid w:val="005777E1"/>
    <w:rsid w:val="00577A71"/>
    <w:rsid w:val="00577C15"/>
    <w:rsid w:val="00577D13"/>
    <w:rsid w:val="00577E62"/>
    <w:rsid w:val="0058007B"/>
    <w:rsid w:val="005803E9"/>
    <w:rsid w:val="00580618"/>
    <w:rsid w:val="00580F62"/>
    <w:rsid w:val="0058149B"/>
    <w:rsid w:val="005815AB"/>
    <w:rsid w:val="00581657"/>
    <w:rsid w:val="00582113"/>
    <w:rsid w:val="005822FD"/>
    <w:rsid w:val="0058243A"/>
    <w:rsid w:val="00582707"/>
    <w:rsid w:val="00582BF2"/>
    <w:rsid w:val="0058326E"/>
    <w:rsid w:val="0058327C"/>
    <w:rsid w:val="0058380D"/>
    <w:rsid w:val="00583C82"/>
    <w:rsid w:val="00583F32"/>
    <w:rsid w:val="00584070"/>
    <w:rsid w:val="0058415B"/>
    <w:rsid w:val="005842D2"/>
    <w:rsid w:val="00584B38"/>
    <w:rsid w:val="0058520E"/>
    <w:rsid w:val="005859C8"/>
    <w:rsid w:val="00586068"/>
    <w:rsid w:val="0058609E"/>
    <w:rsid w:val="00586101"/>
    <w:rsid w:val="00586790"/>
    <w:rsid w:val="00586E5E"/>
    <w:rsid w:val="00587162"/>
    <w:rsid w:val="00587327"/>
    <w:rsid w:val="00587BAA"/>
    <w:rsid w:val="00587D1F"/>
    <w:rsid w:val="005901F9"/>
    <w:rsid w:val="0059032C"/>
    <w:rsid w:val="00590A1B"/>
    <w:rsid w:val="00590A24"/>
    <w:rsid w:val="00591EBC"/>
    <w:rsid w:val="005923A7"/>
    <w:rsid w:val="0059285A"/>
    <w:rsid w:val="00592A60"/>
    <w:rsid w:val="00593055"/>
    <w:rsid w:val="0059306A"/>
    <w:rsid w:val="005932B5"/>
    <w:rsid w:val="005935C6"/>
    <w:rsid w:val="00593610"/>
    <w:rsid w:val="00593A29"/>
    <w:rsid w:val="00593CCD"/>
    <w:rsid w:val="00593FBC"/>
    <w:rsid w:val="00594492"/>
    <w:rsid w:val="00594698"/>
    <w:rsid w:val="0059474F"/>
    <w:rsid w:val="00595466"/>
    <w:rsid w:val="00595607"/>
    <w:rsid w:val="005958B2"/>
    <w:rsid w:val="00595914"/>
    <w:rsid w:val="005962D1"/>
    <w:rsid w:val="0059676F"/>
    <w:rsid w:val="00597160"/>
    <w:rsid w:val="00597226"/>
    <w:rsid w:val="00597B9D"/>
    <w:rsid w:val="00597CC5"/>
    <w:rsid w:val="00597F17"/>
    <w:rsid w:val="005A0071"/>
    <w:rsid w:val="005A0188"/>
    <w:rsid w:val="005A01BA"/>
    <w:rsid w:val="005A03B9"/>
    <w:rsid w:val="005A0791"/>
    <w:rsid w:val="005A09AA"/>
    <w:rsid w:val="005A0BE1"/>
    <w:rsid w:val="005A0C8F"/>
    <w:rsid w:val="005A0E5E"/>
    <w:rsid w:val="005A131E"/>
    <w:rsid w:val="005A1387"/>
    <w:rsid w:val="005A1681"/>
    <w:rsid w:val="005A1947"/>
    <w:rsid w:val="005A1B06"/>
    <w:rsid w:val="005A1BA3"/>
    <w:rsid w:val="005A2220"/>
    <w:rsid w:val="005A245E"/>
    <w:rsid w:val="005A248A"/>
    <w:rsid w:val="005A2C8E"/>
    <w:rsid w:val="005A304E"/>
    <w:rsid w:val="005A3A14"/>
    <w:rsid w:val="005A3B3A"/>
    <w:rsid w:val="005A4061"/>
    <w:rsid w:val="005A40BE"/>
    <w:rsid w:val="005A48C8"/>
    <w:rsid w:val="005A4E2D"/>
    <w:rsid w:val="005A52FF"/>
    <w:rsid w:val="005A5525"/>
    <w:rsid w:val="005A56EC"/>
    <w:rsid w:val="005A5A20"/>
    <w:rsid w:val="005A616A"/>
    <w:rsid w:val="005A63F9"/>
    <w:rsid w:val="005A6F3B"/>
    <w:rsid w:val="005A6F6B"/>
    <w:rsid w:val="005A73A2"/>
    <w:rsid w:val="005A7650"/>
    <w:rsid w:val="005B03CB"/>
    <w:rsid w:val="005B0862"/>
    <w:rsid w:val="005B1093"/>
    <w:rsid w:val="005B11A2"/>
    <w:rsid w:val="005B1263"/>
    <w:rsid w:val="005B1776"/>
    <w:rsid w:val="005B1899"/>
    <w:rsid w:val="005B18C9"/>
    <w:rsid w:val="005B1AA8"/>
    <w:rsid w:val="005B2410"/>
    <w:rsid w:val="005B3457"/>
    <w:rsid w:val="005B38C3"/>
    <w:rsid w:val="005B3DC0"/>
    <w:rsid w:val="005B3DF9"/>
    <w:rsid w:val="005B3E5E"/>
    <w:rsid w:val="005B4141"/>
    <w:rsid w:val="005B45F2"/>
    <w:rsid w:val="005B47CF"/>
    <w:rsid w:val="005B49E8"/>
    <w:rsid w:val="005B4C69"/>
    <w:rsid w:val="005B4C84"/>
    <w:rsid w:val="005B4CEB"/>
    <w:rsid w:val="005B50FE"/>
    <w:rsid w:val="005B5239"/>
    <w:rsid w:val="005B5982"/>
    <w:rsid w:val="005B61A3"/>
    <w:rsid w:val="005B652E"/>
    <w:rsid w:val="005B65C4"/>
    <w:rsid w:val="005B661C"/>
    <w:rsid w:val="005B6B0A"/>
    <w:rsid w:val="005B6EC4"/>
    <w:rsid w:val="005B71E2"/>
    <w:rsid w:val="005B7493"/>
    <w:rsid w:val="005C002E"/>
    <w:rsid w:val="005C0073"/>
    <w:rsid w:val="005C03E4"/>
    <w:rsid w:val="005C0A25"/>
    <w:rsid w:val="005C14D3"/>
    <w:rsid w:val="005C19C7"/>
    <w:rsid w:val="005C1CAF"/>
    <w:rsid w:val="005C1CD9"/>
    <w:rsid w:val="005C1EE9"/>
    <w:rsid w:val="005C2262"/>
    <w:rsid w:val="005C28B3"/>
    <w:rsid w:val="005C2B14"/>
    <w:rsid w:val="005C2FA8"/>
    <w:rsid w:val="005C3A59"/>
    <w:rsid w:val="005C3ACD"/>
    <w:rsid w:val="005C3D22"/>
    <w:rsid w:val="005C41CD"/>
    <w:rsid w:val="005C423A"/>
    <w:rsid w:val="005C5084"/>
    <w:rsid w:val="005C5DBB"/>
    <w:rsid w:val="005C5DE7"/>
    <w:rsid w:val="005C64CF"/>
    <w:rsid w:val="005C6534"/>
    <w:rsid w:val="005C6705"/>
    <w:rsid w:val="005C6E4B"/>
    <w:rsid w:val="005C7605"/>
    <w:rsid w:val="005C7773"/>
    <w:rsid w:val="005C7964"/>
    <w:rsid w:val="005C7A7F"/>
    <w:rsid w:val="005C7A8F"/>
    <w:rsid w:val="005C7D9F"/>
    <w:rsid w:val="005D0025"/>
    <w:rsid w:val="005D0335"/>
    <w:rsid w:val="005D047C"/>
    <w:rsid w:val="005D087A"/>
    <w:rsid w:val="005D08EC"/>
    <w:rsid w:val="005D09B2"/>
    <w:rsid w:val="005D0C33"/>
    <w:rsid w:val="005D0C53"/>
    <w:rsid w:val="005D1912"/>
    <w:rsid w:val="005D1B59"/>
    <w:rsid w:val="005D1D44"/>
    <w:rsid w:val="005D1FB5"/>
    <w:rsid w:val="005D2982"/>
    <w:rsid w:val="005D2AFA"/>
    <w:rsid w:val="005D2C2D"/>
    <w:rsid w:val="005D2C64"/>
    <w:rsid w:val="005D2ED5"/>
    <w:rsid w:val="005D3596"/>
    <w:rsid w:val="005D39EA"/>
    <w:rsid w:val="005D3C1C"/>
    <w:rsid w:val="005D3D49"/>
    <w:rsid w:val="005D3E0B"/>
    <w:rsid w:val="005D3E1F"/>
    <w:rsid w:val="005D4C95"/>
    <w:rsid w:val="005D4DD1"/>
    <w:rsid w:val="005D50E5"/>
    <w:rsid w:val="005D5790"/>
    <w:rsid w:val="005D6A32"/>
    <w:rsid w:val="005D6E39"/>
    <w:rsid w:val="005D750F"/>
    <w:rsid w:val="005D7572"/>
    <w:rsid w:val="005D7A16"/>
    <w:rsid w:val="005D7F57"/>
    <w:rsid w:val="005D7FAD"/>
    <w:rsid w:val="005D7FEB"/>
    <w:rsid w:val="005E02BF"/>
    <w:rsid w:val="005E02C5"/>
    <w:rsid w:val="005E0CDC"/>
    <w:rsid w:val="005E101B"/>
    <w:rsid w:val="005E10DB"/>
    <w:rsid w:val="005E132E"/>
    <w:rsid w:val="005E13ED"/>
    <w:rsid w:val="005E1D5C"/>
    <w:rsid w:val="005E1E1A"/>
    <w:rsid w:val="005E1EEE"/>
    <w:rsid w:val="005E203F"/>
    <w:rsid w:val="005E2742"/>
    <w:rsid w:val="005E27C9"/>
    <w:rsid w:val="005E2943"/>
    <w:rsid w:val="005E31B8"/>
    <w:rsid w:val="005E3555"/>
    <w:rsid w:val="005E3726"/>
    <w:rsid w:val="005E3CBB"/>
    <w:rsid w:val="005E4381"/>
    <w:rsid w:val="005E4606"/>
    <w:rsid w:val="005E4627"/>
    <w:rsid w:val="005E4720"/>
    <w:rsid w:val="005E60C5"/>
    <w:rsid w:val="005E650A"/>
    <w:rsid w:val="005E6943"/>
    <w:rsid w:val="005E7D69"/>
    <w:rsid w:val="005E7E49"/>
    <w:rsid w:val="005F08CD"/>
    <w:rsid w:val="005F09C5"/>
    <w:rsid w:val="005F0C21"/>
    <w:rsid w:val="005F1474"/>
    <w:rsid w:val="005F1482"/>
    <w:rsid w:val="005F1DCF"/>
    <w:rsid w:val="005F24C1"/>
    <w:rsid w:val="005F2503"/>
    <w:rsid w:val="005F266D"/>
    <w:rsid w:val="005F2B95"/>
    <w:rsid w:val="005F2CC2"/>
    <w:rsid w:val="005F3109"/>
    <w:rsid w:val="005F314A"/>
    <w:rsid w:val="005F326F"/>
    <w:rsid w:val="005F3308"/>
    <w:rsid w:val="005F3334"/>
    <w:rsid w:val="005F39CA"/>
    <w:rsid w:val="005F3A8B"/>
    <w:rsid w:val="005F405F"/>
    <w:rsid w:val="005F4EE4"/>
    <w:rsid w:val="005F52BA"/>
    <w:rsid w:val="005F6646"/>
    <w:rsid w:val="005F6C21"/>
    <w:rsid w:val="005F72B5"/>
    <w:rsid w:val="005F73C0"/>
    <w:rsid w:val="005F75C6"/>
    <w:rsid w:val="0060006E"/>
    <w:rsid w:val="006000A2"/>
    <w:rsid w:val="00600402"/>
    <w:rsid w:val="00600689"/>
    <w:rsid w:val="0060082A"/>
    <w:rsid w:val="0060138A"/>
    <w:rsid w:val="006014A1"/>
    <w:rsid w:val="0060215D"/>
    <w:rsid w:val="00602506"/>
    <w:rsid w:val="00602866"/>
    <w:rsid w:val="00602B7E"/>
    <w:rsid w:val="00602E51"/>
    <w:rsid w:val="00603772"/>
    <w:rsid w:val="00603867"/>
    <w:rsid w:val="0060396E"/>
    <w:rsid w:val="00603970"/>
    <w:rsid w:val="00603E56"/>
    <w:rsid w:val="00603FFD"/>
    <w:rsid w:val="0060436B"/>
    <w:rsid w:val="00604841"/>
    <w:rsid w:val="00604CE9"/>
    <w:rsid w:val="0060542A"/>
    <w:rsid w:val="00606145"/>
    <w:rsid w:val="00606151"/>
    <w:rsid w:val="006062FD"/>
    <w:rsid w:val="00606612"/>
    <w:rsid w:val="006068BC"/>
    <w:rsid w:val="00606A59"/>
    <w:rsid w:val="00606A68"/>
    <w:rsid w:val="00607255"/>
    <w:rsid w:val="0060770F"/>
    <w:rsid w:val="0061019D"/>
    <w:rsid w:val="006101A7"/>
    <w:rsid w:val="006102E5"/>
    <w:rsid w:val="0061056D"/>
    <w:rsid w:val="0061061C"/>
    <w:rsid w:val="00610EDB"/>
    <w:rsid w:val="00611D97"/>
    <w:rsid w:val="00611EDC"/>
    <w:rsid w:val="0061233C"/>
    <w:rsid w:val="006127DE"/>
    <w:rsid w:val="00612D68"/>
    <w:rsid w:val="00612DCB"/>
    <w:rsid w:val="006130B5"/>
    <w:rsid w:val="006135A0"/>
    <w:rsid w:val="006137F0"/>
    <w:rsid w:val="00613F6B"/>
    <w:rsid w:val="00614121"/>
    <w:rsid w:val="0061450C"/>
    <w:rsid w:val="006147AF"/>
    <w:rsid w:val="00614C66"/>
    <w:rsid w:val="00615FD2"/>
    <w:rsid w:val="006161C0"/>
    <w:rsid w:val="00616EAE"/>
    <w:rsid w:val="00617198"/>
    <w:rsid w:val="006172D8"/>
    <w:rsid w:val="0061730C"/>
    <w:rsid w:val="0061738B"/>
    <w:rsid w:val="006179B6"/>
    <w:rsid w:val="00617C20"/>
    <w:rsid w:val="00617D31"/>
    <w:rsid w:val="00617ED4"/>
    <w:rsid w:val="0062003D"/>
    <w:rsid w:val="006200A3"/>
    <w:rsid w:val="006203BC"/>
    <w:rsid w:val="00620937"/>
    <w:rsid w:val="006209CF"/>
    <w:rsid w:val="00620DCC"/>
    <w:rsid w:val="00620F6E"/>
    <w:rsid w:val="0062125E"/>
    <w:rsid w:val="0062127C"/>
    <w:rsid w:val="00621445"/>
    <w:rsid w:val="006216BD"/>
    <w:rsid w:val="00621BEB"/>
    <w:rsid w:val="00623093"/>
    <w:rsid w:val="006230E0"/>
    <w:rsid w:val="006230F0"/>
    <w:rsid w:val="0062342B"/>
    <w:rsid w:val="0062343B"/>
    <w:rsid w:val="0062350E"/>
    <w:rsid w:val="0062455C"/>
    <w:rsid w:val="006247F9"/>
    <w:rsid w:val="00624DB3"/>
    <w:rsid w:val="00624F04"/>
    <w:rsid w:val="0062542A"/>
    <w:rsid w:val="00625635"/>
    <w:rsid w:val="0062583A"/>
    <w:rsid w:val="00626104"/>
    <w:rsid w:val="00626266"/>
    <w:rsid w:val="0062699B"/>
    <w:rsid w:val="00626F47"/>
    <w:rsid w:val="0062700D"/>
    <w:rsid w:val="006276A1"/>
    <w:rsid w:val="00627945"/>
    <w:rsid w:val="00627F44"/>
    <w:rsid w:val="00630069"/>
    <w:rsid w:val="00630A47"/>
    <w:rsid w:val="00631272"/>
    <w:rsid w:val="00631925"/>
    <w:rsid w:val="00631CD8"/>
    <w:rsid w:val="00632564"/>
    <w:rsid w:val="006327FC"/>
    <w:rsid w:val="00632A98"/>
    <w:rsid w:val="00632DF0"/>
    <w:rsid w:val="006335A4"/>
    <w:rsid w:val="006335F1"/>
    <w:rsid w:val="0063381D"/>
    <w:rsid w:val="00633D5F"/>
    <w:rsid w:val="00634521"/>
    <w:rsid w:val="00634604"/>
    <w:rsid w:val="00634BAF"/>
    <w:rsid w:val="00634D00"/>
    <w:rsid w:val="006351CE"/>
    <w:rsid w:val="006355B2"/>
    <w:rsid w:val="00635656"/>
    <w:rsid w:val="00635C18"/>
    <w:rsid w:val="00635DF2"/>
    <w:rsid w:val="00635E14"/>
    <w:rsid w:val="0063658C"/>
    <w:rsid w:val="0063658D"/>
    <w:rsid w:val="006367AE"/>
    <w:rsid w:val="0063706B"/>
    <w:rsid w:val="00637118"/>
    <w:rsid w:val="006376B7"/>
    <w:rsid w:val="00637726"/>
    <w:rsid w:val="006377A8"/>
    <w:rsid w:val="00637C01"/>
    <w:rsid w:val="00637D1D"/>
    <w:rsid w:val="0064064E"/>
    <w:rsid w:val="00640B4A"/>
    <w:rsid w:val="00640D91"/>
    <w:rsid w:val="00640F9C"/>
    <w:rsid w:val="00641B37"/>
    <w:rsid w:val="00642D90"/>
    <w:rsid w:val="00642DAB"/>
    <w:rsid w:val="00642F1D"/>
    <w:rsid w:val="00642FA4"/>
    <w:rsid w:val="00643A2E"/>
    <w:rsid w:val="00643D1D"/>
    <w:rsid w:val="00643E3D"/>
    <w:rsid w:val="0064405C"/>
    <w:rsid w:val="0064415D"/>
    <w:rsid w:val="006448AB"/>
    <w:rsid w:val="00644F8A"/>
    <w:rsid w:val="0064502F"/>
    <w:rsid w:val="006457D3"/>
    <w:rsid w:val="00645C27"/>
    <w:rsid w:val="00645FA6"/>
    <w:rsid w:val="00646136"/>
    <w:rsid w:val="006461DF"/>
    <w:rsid w:val="00646566"/>
    <w:rsid w:val="006466F7"/>
    <w:rsid w:val="0064684A"/>
    <w:rsid w:val="00646BD4"/>
    <w:rsid w:val="00646CB9"/>
    <w:rsid w:val="00646D7C"/>
    <w:rsid w:val="00646DCD"/>
    <w:rsid w:val="006477B4"/>
    <w:rsid w:val="00647917"/>
    <w:rsid w:val="00647ADC"/>
    <w:rsid w:val="0065028A"/>
    <w:rsid w:val="006506BB"/>
    <w:rsid w:val="00651355"/>
    <w:rsid w:val="006513B0"/>
    <w:rsid w:val="00651EDD"/>
    <w:rsid w:val="00651F2D"/>
    <w:rsid w:val="006520F0"/>
    <w:rsid w:val="006521D4"/>
    <w:rsid w:val="0065237A"/>
    <w:rsid w:val="006526B3"/>
    <w:rsid w:val="00652DEA"/>
    <w:rsid w:val="00652F55"/>
    <w:rsid w:val="00653C92"/>
    <w:rsid w:val="00653CA8"/>
    <w:rsid w:val="00653D40"/>
    <w:rsid w:val="00653E69"/>
    <w:rsid w:val="006543D3"/>
    <w:rsid w:val="00654440"/>
    <w:rsid w:val="00654915"/>
    <w:rsid w:val="006549F8"/>
    <w:rsid w:val="00654B2E"/>
    <w:rsid w:val="006550A2"/>
    <w:rsid w:val="006550FC"/>
    <w:rsid w:val="00655E4D"/>
    <w:rsid w:val="00655FB6"/>
    <w:rsid w:val="00656007"/>
    <w:rsid w:val="006563EF"/>
    <w:rsid w:val="0065642B"/>
    <w:rsid w:val="006568DC"/>
    <w:rsid w:val="0065715C"/>
    <w:rsid w:val="006573E3"/>
    <w:rsid w:val="006575A3"/>
    <w:rsid w:val="0065783B"/>
    <w:rsid w:val="00657AD6"/>
    <w:rsid w:val="00657B6B"/>
    <w:rsid w:val="0066023F"/>
    <w:rsid w:val="006604FB"/>
    <w:rsid w:val="00660644"/>
    <w:rsid w:val="00660C4F"/>
    <w:rsid w:val="00661613"/>
    <w:rsid w:val="006616B0"/>
    <w:rsid w:val="00662004"/>
    <w:rsid w:val="00662DC7"/>
    <w:rsid w:val="0066300F"/>
    <w:rsid w:val="00663147"/>
    <w:rsid w:val="006631A6"/>
    <w:rsid w:val="006633BC"/>
    <w:rsid w:val="006633EC"/>
    <w:rsid w:val="006639C9"/>
    <w:rsid w:val="00663C98"/>
    <w:rsid w:val="00663FEE"/>
    <w:rsid w:val="006642A8"/>
    <w:rsid w:val="0066451C"/>
    <w:rsid w:val="006645A0"/>
    <w:rsid w:val="00664A64"/>
    <w:rsid w:val="00664F3A"/>
    <w:rsid w:val="006651ED"/>
    <w:rsid w:val="00665438"/>
    <w:rsid w:val="0066553D"/>
    <w:rsid w:val="006657E0"/>
    <w:rsid w:val="00665A2B"/>
    <w:rsid w:val="00665BD4"/>
    <w:rsid w:val="00666194"/>
    <w:rsid w:val="006669BC"/>
    <w:rsid w:val="00666B1E"/>
    <w:rsid w:val="00667339"/>
    <w:rsid w:val="006675C6"/>
    <w:rsid w:val="0066777D"/>
    <w:rsid w:val="00667973"/>
    <w:rsid w:val="00667CAE"/>
    <w:rsid w:val="00667F65"/>
    <w:rsid w:val="00670107"/>
    <w:rsid w:val="00670116"/>
    <w:rsid w:val="00670632"/>
    <w:rsid w:val="0067087D"/>
    <w:rsid w:val="00670AC3"/>
    <w:rsid w:val="00670C07"/>
    <w:rsid w:val="00670D1F"/>
    <w:rsid w:val="00670D28"/>
    <w:rsid w:val="00670E81"/>
    <w:rsid w:val="00670F4E"/>
    <w:rsid w:val="00671347"/>
    <w:rsid w:val="00671592"/>
    <w:rsid w:val="006716E5"/>
    <w:rsid w:val="00671A6E"/>
    <w:rsid w:val="006726CC"/>
    <w:rsid w:val="00673271"/>
    <w:rsid w:val="00673295"/>
    <w:rsid w:val="00673471"/>
    <w:rsid w:val="0067398A"/>
    <w:rsid w:val="006739D4"/>
    <w:rsid w:val="00673BDD"/>
    <w:rsid w:val="00673EE4"/>
    <w:rsid w:val="00674047"/>
    <w:rsid w:val="00674195"/>
    <w:rsid w:val="006743C8"/>
    <w:rsid w:val="0067451E"/>
    <w:rsid w:val="00674751"/>
    <w:rsid w:val="006748C2"/>
    <w:rsid w:val="00674DAB"/>
    <w:rsid w:val="00675B00"/>
    <w:rsid w:val="00675B23"/>
    <w:rsid w:val="00675CE1"/>
    <w:rsid w:val="00675E58"/>
    <w:rsid w:val="0067662F"/>
    <w:rsid w:val="006768B8"/>
    <w:rsid w:val="00676936"/>
    <w:rsid w:val="00676BA1"/>
    <w:rsid w:val="00676F55"/>
    <w:rsid w:val="00677B29"/>
    <w:rsid w:val="00680200"/>
    <w:rsid w:val="006804E4"/>
    <w:rsid w:val="00680A34"/>
    <w:rsid w:val="0068158A"/>
    <w:rsid w:val="006817AC"/>
    <w:rsid w:val="00681CB0"/>
    <w:rsid w:val="00681D41"/>
    <w:rsid w:val="0068234F"/>
    <w:rsid w:val="00682AFD"/>
    <w:rsid w:val="00682C23"/>
    <w:rsid w:val="00682CDD"/>
    <w:rsid w:val="00682D85"/>
    <w:rsid w:val="0068331D"/>
    <w:rsid w:val="0068341C"/>
    <w:rsid w:val="0068355F"/>
    <w:rsid w:val="006835C6"/>
    <w:rsid w:val="00683B69"/>
    <w:rsid w:val="00683D75"/>
    <w:rsid w:val="006849D6"/>
    <w:rsid w:val="00684C29"/>
    <w:rsid w:val="00684D79"/>
    <w:rsid w:val="00684ED7"/>
    <w:rsid w:val="00685B0F"/>
    <w:rsid w:val="0068666E"/>
    <w:rsid w:val="006871F2"/>
    <w:rsid w:val="00687FD5"/>
    <w:rsid w:val="006902E8"/>
    <w:rsid w:val="0069093E"/>
    <w:rsid w:val="0069105D"/>
    <w:rsid w:val="00691308"/>
    <w:rsid w:val="0069175D"/>
    <w:rsid w:val="006917BC"/>
    <w:rsid w:val="00691827"/>
    <w:rsid w:val="006918D8"/>
    <w:rsid w:val="006920CB"/>
    <w:rsid w:val="006923A6"/>
    <w:rsid w:val="00692A2B"/>
    <w:rsid w:val="00692EAD"/>
    <w:rsid w:val="006931AF"/>
    <w:rsid w:val="006937B2"/>
    <w:rsid w:val="00693D32"/>
    <w:rsid w:val="00693DF4"/>
    <w:rsid w:val="0069416D"/>
    <w:rsid w:val="006942E4"/>
    <w:rsid w:val="00694321"/>
    <w:rsid w:val="00694470"/>
    <w:rsid w:val="006949CA"/>
    <w:rsid w:val="00694DA1"/>
    <w:rsid w:val="00694EBB"/>
    <w:rsid w:val="006951E1"/>
    <w:rsid w:val="00695526"/>
    <w:rsid w:val="00695547"/>
    <w:rsid w:val="00695DF2"/>
    <w:rsid w:val="0069625E"/>
    <w:rsid w:val="006966C5"/>
    <w:rsid w:val="00696839"/>
    <w:rsid w:val="00696888"/>
    <w:rsid w:val="00696C32"/>
    <w:rsid w:val="006976C8"/>
    <w:rsid w:val="006977F9"/>
    <w:rsid w:val="00697AF1"/>
    <w:rsid w:val="006A00F2"/>
    <w:rsid w:val="006A01B7"/>
    <w:rsid w:val="006A0214"/>
    <w:rsid w:val="006A042F"/>
    <w:rsid w:val="006A0814"/>
    <w:rsid w:val="006A0FDC"/>
    <w:rsid w:val="006A16F9"/>
    <w:rsid w:val="006A16FE"/>
    <w:rsid w:val="006A191F"/>
    <w:rsid w:val="006A1A7E"/>
    <w:rsid w:val="006A1FD4"/>
    <w:rsid w:val="006A28C3"/>
    <w:rsid w:val="006A39A7"/>
    <w:rsid w:val="006A3CCE"/>
    <w:rsid w:val="006A472D"/>
    <w:rsid w:val="006A4931"/>
    <w:rsid w:val="006A4B15"/>
    <w:rsid w:val="006A4B99"/>
    <w:rsid w:val="006A4F72"/>
    <w:rsid w:val="006A52C9"/>
    <w:rsid w:val="006A5697"/>
    <w:rsid w:val="006A595C"/>
    <w:rsid w:val="006A5A59"/>
    <w:rsid w:val="006A5D9D"/>
    <w:rsid w:val="006A5FA9"/>
    <w:rsid w:val="006A769A"/>
    <w:rsid w:val="006A7BE7"/>
    <w:rsid w:val="006A7C99"/>
    <w:rsid w:val="006A7FB1"/>
    <w:rsid w:val="006B023E"/>
    <w:rsid w:val="006B0384"/>
    <w:rsid w:val="006B03EB"/>
    <w:rsid w:val="006B0A06"/>
    <w:rsid w:val="006B1059"/>
    <w:rsid w:val="006B1B09"/>
    <w:rsid w:val="006B2251"/>
    <w:rsid w:val="006B2265"/>
    <w:rsid w:val="006B2F18"/>
    <w:rsid w:val="006B2F65"/>
    <w:rsid w:val="006B37EB"/>
    <w:rsid w:val="006B3B24"/>
    <w:rsid w:val="006B3B33"/>
    <w:rsid w:val="006B3BC5"/>
    <w:rsid w:val="006B3D67"/>
    <w:rsid w:val="006B3E04"/>
    <w:rsid w:val="006B441F"/>
    <w:rsid w:val="006B47FE"/>
    <w:rsid w:val="006B4AF1"/>
    <w:rsid w:val="006B4C75"/>
    <w:rsid w:val="006B4D82"/>
    <w:rsid w:val="006B5018"/>
    <w:rsid w:val="006B5374"/>
    <w:rsid w:val="006B57CC"/>
    <w:rsid w:val="006B589F"/>
    <w:rsid w:val="006B597B"/>
    <w:rsid w:val="006B5BE7"/>
    <w:rsid w:val="006B624A"/>
    <w:rsid w:val="006B629E"/>
    <w:rsid w:val="006B6854"/>
    <w:rsid w:val="006B6A4C"/>
    <w:rsid w:val="006B6B79"/>
    <w:rsid w:val="006B6E7E"/>
    <w:rsid w:val="006B79C2"/>
    <w:rsid w:val="006B79F7"/>
    <w:rsid w:val="006B7BF4"/>
    <w:rsid w:val="006B7F85"/>
    <w:rsid w:val="006C00E9"/>
    <w:rsid w:val="006C0296"/>
    <w:rsid w:val="006C0380"/>
    <w:rsid w:val="006C052A"/>
    <w:rsid w:val="006C0834"/>
    <w:rsid w:val="006C099C"/>
    <w:rsid w:val="006C0BA6"/>
    <w:rsid w:val="006C0E43"/>
    <w:rsid w:val="006C106E"/>
    <w:rsid w:val="006C140F"/>
    <w:rsid w:val="006C146A"/>
    <w:rsid w:val="006C1AA6"/>
    <w:rsid w:val="006C32E1"/>
    <w:rsid w:val="006C33E9"/>
    <w:rsid w:val="006C3718"/>
    <w:rsid w:val="006C3774"/>
    <w:rsid w:val="006C3A4E"/>
    <w:rsid w:val="006C3A9E"/>
    <w:rsid w:val="006C3BC0"/>
    <w:rsid w:val="006C3CA3"/>
    <w:rsid w:val="006C3FFF"/>
    <w:rsid w:val="006C40EF"/>
    <w:rsid w:val="006C4181"/>
    <w:rsid w:val="006C5058"/>
    <w:rsid w:val="006C5B26"/>
    <w:rsid w:val="006C5E53"/>
    <w:rsid w:val="006C61BE"/>
    <w:rsid w:val="006C6FC1"/>
    <w:rsid w:val="006C700D"/>
    <w:rsid w:val="006C7010"/>
    <w:rsid w:val="006C7985"/>
    <w:rsid w:val="006C7D12"/>
    <w:rsid w:val="006D0303"/>
    <w:rsid w:val="006D0424"/>
    <w:rsid w:val="006D1B65"/>
    <w:rsid w:val="006D1CB9"/>
    <w:rsid w:val="006D1E1E"/>
    <w:rsid w:val="006D1F00"/>
    <w:rsid w:val="006D2454"/>
    <w:rsid w:val="006D295B"/>
    <w:rsid w:val="006D2971"/>
    <w:rsid w:val="006D3166"/>
    <w:rsid w:val="006D3493"/>
    <w:rsid w:val="006D37AD"/>
    <w:rsid w:val="006D3C50"/>
    <w:rsid w:val="006D3D66"/>
    <w:rsid w:val="006D3F93"/>
    <w:rsid w:val="006D4350"/>
    <w:rsid w:val="006D4387"/>
    <w:rsid w:val="006D43A1"/>
    <w:rsid w:val="006D466E"/>
    <w:rsid w:val="006D4B30"/>
    <w:rsid w:val="006D4B9D"/>
    <w:rsid w:val="006D4D87"/>
    <w:rsid w:val="006D4D88"/>
    <w:rsid w:val="006D53C2"/>
    <w:rsid w:val="006D571B"/>
    <w:rsid w:val="006D5CAF"/>
    <w:rsid w:val="006D621A"/>
    <w:rsid w:val="006D6285"/>
    <w:rsid w:val="006D63C8"/>
    <w:rsid w:val="006D6998"/>
    <w:rsid w:val="006D69CA"/>
    <w:rsid w:val="006D7057"/>
    <w:rsid w:val="006D7409"/>
    <w:rsid w:val="006D77B9"/>
    <w:rsid w:val="006D7B18"/>
    <w:rsid w:val="006D7F40"/>
    <w:rsid w:val="006E0152"/>
    <w:rsid w:val="006E090C"/>
    <w:rsid w:val="006E119F"/>
    <w:rsid w:val="006E13E8"/>
    <w:rsid w:val="006E1EF3"/>
    <w:rsid w:val="006E28CC"/>
    <w:rsid w:val="006E2ADE"/>
    <w:rsid w:val="006E2C7D"/>
    <w:rsid w:val="006E2EB4"/>
    <w:rsid w:val="006E2EC6"/>
    <w:rsid w:val="006E2FAF"/>
    <w:rsid w:val="006E32B7"/>
    <w:rsid w:val="006E3D04"/>
    <w:rsid w:val="006E3DE5"/>
    <w:rsid w:val="006E3E16"/>
    <w:rsid w:val="006E40EC"/>
    <w:rsid w:val="006E44CF"/>
    <w:rsid w:val="006E4522"/>
    <w:rsid w:val="006E463E"/>
    <w:rsid w:val="006E4665"/>
    <w:rsid w:val="006E4729"/>
    <w:rsid w:val="006E4A6F"/>
    <w:rsid w:val="006E4BE3"/>
    <w:rsid w:val="006E50D4"/>
    <w:rsid w:val="006E58C3"/>
    <w:rsid w:val="006E5924"/>
    <w:rsid w:val="006E5CF9"/>
    <w:rsid w:val="006E631D"/>
    <w:rsid w:val="006E6634"/>
    <w:rsid w:val="006E66E3"/>
    <w:rsid w:val="006E69FE"/>
    <w:rsid w:val="006E6C8D"/>
    <w:rsid w:val="006E76BB"/>
    <w:rsid w:val="006E7729"/>
    <w:rsid w:val="006E7AB3"/>
    <w:rsid w:val="006E7B9F"/>
    <w:rsid w:val="006E7BB0"/>
    <w:rsid w:val="006F00A2"/>
    <w:rsid w:val="006F106E"/>
    <w:rsid w:val="006F17E1"/>
    <w:rsid w:val="006F1963"/>
    <w:rsid w:val="006F1B3F"/>
    <w:rsid w:val="006F1D26"/>
    <w:rsid w:val="006F1E83"/>
    <w:rsid w:val="006F2084"/>
    <w:rsid w:val="006F26CA"/>
    <w:rsid w:val="006F28FB"/>
    <w:rsid w:val="006F295B"/>
    <w:rsid w:val="006F2EA2"/>
    <w:rsid w:val="006F30DD"/>
    <w:rsid w:val="006F3339"/>
    <w:rsid w:val="006F33C9"/>
    <w:rsid w:val="006F392A"/>
    <w:rsid w:val="006F3981"/>
    <w:rsid w:val="006F3B65"/>
    <w:rsid w:val="006F3C6F"/>
    <w:rsid w:val="006F3FA0"/>
    <w:rsid w:val="006F41B1"/>
    <w:rsid w:val="006F4255"/>
    <w:rsid w:val="006F429A"/>
    <w:rsid w:val="006F4524"/>
    <w:rsid w:val="006F49CD"/>
    <w:rsid w:val="006F4A97"/>
    <w:rsid w:val="006F4B58"/>
    <w:rsid w:val="006F5208"/>
    <w:rsid w:val="006F55DC"/>
    <w:rsid w:val="006F5637"/>
    <w:rsid w:val="006F5B5C"/>
    <w:rsid w:val="006F5C71"/>
    <w:rsid w:val="006F5CEC"/>
    <w:rsid w:val="006F5F40"/>
    <w:rsid w:val="006F6471"/>
    <w:rsid w:val="006F6AA8"/>
    <w:rsid w:val="006F6FD5"/>
    <w:rsid w:val="006F716A"/>
    <w:rsid w:val="006F78BB"/>
    <w:rsid w:val="006F7AEC"/>
    <w:rsid w:val="006F7CA3"/>
    <w:rsid w:val="00700095"/>
    <w:rsid w:val="0070031E"/>
    <w:rsid w:val="00700339"/>
    <w:rsid w:val="00700F14"/>
    <w:rsid w:val="00701329"/>
    <w:rsid w:val="007015F2"/>
    <w:rsid w:val="00701B31"/>
    <w:rsid w:val="00701DB0"/>
    <w:rsid w:val="0070224E"/>
    <w:rsid w:val="00702491"/>
    <w:rsid w:val="007027A7"/>
    <w:rsid w:val="007029B2"/>
    <w:rsid w:val="00702A8C"/>
    <w:rsid w:val="00702DFD"/>
    <w:rsid w:val="00702F97"/>
    <w:rsid w:val="0070376E"/>
    <w:rsid w:val="00703C5F"/>
    <w:rsid w:val="00703EEE"/>
    <w:rsid w:val="00704E22"/>
    <w:rsid w:val="00705029"/>
    <w:rsid w:val="00705F13"/>
    <w:rsid w:val="007066FC"/>
    <w:rsid w:val="007067CC"/>
    <w:rsid w:val="007069F0"/>
    <w:rsid w:val="00706E0C"/>
    <w:rsid w:val="00706EFB"/>
    <w:rsid w:val="00706F0E"/>
    <w:rsid w:val="00707365"/>
    <w:rsid w:val="00707A10"/>
    <w:rsid w:val="00707F10"/>
    <w:rsid w:val="00707FB2"/>
    <w:rsid w:val="007102F9"/>
    <w:rsid w:val="0071126D"/>
    <w:rsid w:val="00711318"/>
    <w:rsid w:val="00711546"/>
    <w:rsid w:val="00712300"/>
    <w:rsid w:val="007124BA"/>
    <w:rsid w:val="007128A7"/>
    <w:rsid w:val="00712969"/>
    <w:rsid w:val="00712A31"/>
    <w:rsid w:val="0071303D"/>
    <w:rsid w:val="00713071"/>
    <w:rsid w:val="0071373F"/>
    <w:rsid w:val="007137C9"/>
    <w:rsid w:val="007137EF"/>
    <w:rsid w:val="00713CB7"/>
    <w:rsid w:val="00713E9A"/>
    <w:rsid w:val="00714001"/>
    <w:rsid w:val="00714354"/>
    <w:rsid w:val="007144C4"/>
    <w:rsid w:val="00714F0B"/>
    <w:rsid w:val="007158EF"/>
    <w:rsid w:val="00715BD2"/>
    <w:rsid w:val="00715D3E"/>
    <w:rsid w:val="007160B8"/>
    <w:rsid w:val="007162E5"/>
    <w:rsid w:val="0071633B"/>
    <w:rsid w:val="00716951"/>
    <w:rsid w:val="00716A65"/>
    <w:rsid w:val="00716B29"/>
    <w:rsid w:val="00716E5A"/>
    <w:rsid w:val="00717225"/>
    <w:rsid w:val="00717679"/>
    <w:rsid w:val="007178FE"/>
    <w:rsid w:val="00717A68"/>
    <w:rsid w:val="00717BDF"/>
    <w:rsid w:val="00717CFE"/>
    <w:rsid w:val="007200BE"/>
    <w:rsid w:val="0072026A"/>
    <w:rsid w:val="00720549"/>
    <w:rsid w:val="00720FA4"/>
    <w:rsid w:val="0072126F"/>
    <w:rsid w:val="00721452"/>
    <w:rsid w:val="00721AC6"/>
    <w:rsid w:val="00721D5C"/>
    <w:rsid w:val="00721FCB"/>
    <w:rsid w:val="007235B1"/>
    <w:rsid w:val="00723683"/>
    <w:rsid w:val="00723E47"/>
    <w:rsid w:val="00723FA6"/>
    <w:rsid w:val="00724277"/>
    <w:rsid w:val="0072436B"/>
    <w:rsid w:val="0072462D"/>
    <w:rsid w:val="0072491A"/>
    <w:rsid w:val="00724B42"/>
    <w:rsid w:val="00724C54"/>
    <w:rsid w:val="0072519B"/>
    <w:rsid w:val="007254B9"/>
    <w:rsid w:val="007258D9"/>
    <w:rsid w:val="00725C4B"/>
    <w:rsid w:val="00725DA4"/>
    <w:rsid w:val="00725F21"/>
    <w:rsid w:val="00726FB4"/>
    <w:rsid w:val="0072738B"/>
    <w:rsid w:val="00727F42"/>
    <w:rsid w:val="007304CB"/>
    <w:rsid w:val="007306B0"/>
    <w:rsid w:val="0073084E"/>
    <w:rsid w:val="00730945"/>
    <w:rsid w:val="007309C3"/>
    <w:rsid w:val="00730C13"/>
    <w:rsid w:val="00731266"/>
    <w:rsid w:val="0073170B"/>
    <w:rsid w:val="00731B15"/>
    <w:rsid w:val="00731F6E"/>
    <w:rsid w:val="007320E5"/>
    <w:rsid w:val="0073222B"/>
    <w:rsid w:val="00732421"/>
    <w:rsid w:val="00732BE6"/>
    <w:rsid w:val="0073362B"/>
    <w:rsid w:val="0073378E"/>
    <w:rsid w:val="00733F02"/>
    <w:rsid w:val="007341F4"/>
    <w:rsid w:val="007342D9"/>
    <w:rsid w:val="00734437"/>
    <w:rsid w:val="0073447A"/>
    <w:rsid w:val="0073486A"/>
    <w:rsid w:val="007349C9"/>
    <w:rsid w:val="00734B55"/>
    <w:rsid w:val="007353F6"/>
    <w:rsid w:val="00735548"/>
    <w:rsid w:val="007355C3"/>
    <w:rsid w:val="00736062"/>
    <w:rsid w:val="007361E1"/>
    <w:rsid w:val="00736250"/>
    <w:rsid w:val="007364FF"/>
    <w:rsid w:val="00736719"/>
    <w:rsid w:val="00736900"/>
    <w:rsid w:val="00736CE5"/>
    <w:rsid w:val="00736D0F"/>
    <w:rsid w:val="00736EB7"/>
    <w:rsid w:val="0073717D"/>
    <w:rsid w:val="0073774C"/>
    <w:rsid w:val="0073797C"/>
    <w:rsid w:val="00737EC5"/>
    <w:rsid w:val="00740224"/>
    <w:rsid w:val="007406FE"/>
    <w:rsid w:val="007407DB"/>
    <w:rsid w:val="00740AD8"/>
    <w:rsid w:val="00740BA9"/>
    <w:rsid w:val="00740D67"/>
    <w:rsid w:val="0074119D"/>
    <w:rsid w:val="00741294"/>
    <w:rsid w:val="0074175D"/>
    <w:rsid w:val="00742262"/>
    <w:rsid w:val="0074303E"/>
    <w:rsid w:val="007431D9"/>
    <w:rsid w:val="007436D4"/>
    <w:rsid w:val="00743759"/>
    <w:rsid w:val="007437F1"/>
    <w:rsid w:val="00743BCE"/>
    <w:rsid w:val="00743C70"/>
    <w:rsid w:val="00743C7E"/>
    <w:rsid w:val="00743CE5"/>
    <w:rsid w:val="007446AC"/>
    <w:rsid w:val="0074470F"/>
    <w:rsid w:val="00744C7B"/>
    <w:rsid w:val="00744CC5"/>
    <w:rsid w:val="00744F2F"/>
    <w:rsid w:val="00745246"/>
    <w:rsid w:val="00745FE6"/>
    <w:rsid w:val="0074709F"/>
    <w:rsid w:val="0074725F"/>
    <w:rsid w:val="00747296"/>
    <w:rsid w:val="00747AF3"/>
    <w:rsid w:val="00747CB1"/>
    <w:rsid w:val="00750115"/>
    <w:rsid w:val="00750FA8"/>
    <w:rsid w:val="00751524"/>
    <w:rsid w:val="0075189B"/>
    <w:rsid w:val="0075193C"/>
    <w:rsid w:val="00751C01"/>
    <w:rsid w:val="007520AC"/>
    <w:rsid w:val="00752638"/>
    <w:rsid w:val="00752872"/>
    <w:rsid w:val="00752DC0"/>
    <w:rsid w:val="00752EF1"/>
    <w:rsid w:val="007531AF"/>
    <w:rsid w:val="00753A2B"/>
    <w:rsid w:val="00753C06"/>
    <w:rsid w:val="00754076"/>
    <w:rsid w:val="007541AF"/>
    <w:rsid w:val="007544F8"/>
    <w:rsid w:val="007548D2"/>
    <w:rsid w:val="0075502D"/>
    <w:rsid w:val="00755667"/>
    <w:rsid w:val="00755723"/>
    <w:rsid w:val="00755F2D"/>
    <w:rsid w:val="00755F90"/>
    <w:rsid w:val="007562EA"/>
    <w:rsid w:val="00756395"/>
    <w:rsid w:val="007563F5"/>
    <w:rsid w:val="0075652F"/>
    <w:rsid w:val="00756B0B"/>
    <w:rsid w:val="007573E1"/>
    <w:rsid w:val="0075740B"/>
    <w:rsid w:val="00757B14"/>
    <w:rsid w:val="0076006B"/>
    <w:rsid w:val="00760745"/>
    <w:rsid w:val="00760BF9"/>
    <w:rsid w:val="00760C02"/>
    <w:rsid w:val="007611D5"/>
    <w:rsid w:val="00761298"/>
    <w:rsid w:val="0076147F"/>
    <w:rsid w:val="007616CB"/>
    <w:rsid w:val="0076270B"/>
    <w:rsid w:val="007627DE"/>
    <w:rsid w:val="007627FB"/>
    <w:rsid w:val="007629AC"/>
    <w:rsid w:val="00762ACA"/>
    <w:rsid w:val="00762D13"/>
    <w:rsid w:val="00762F60"/>
    <w:rsid w:val="00762F78"/>
    <w:rsid w:val="007634F8"/>
    <w:rsid w:val="007638C4"/>
    <w:rsid w:val="00763A64"/>
    <w:rsid w:val="00763A84"/>
    <w:rsid w:val="00763AD8"/>
    <w:rsid w:val="0076498E"/>
    <w:rsid w:val="00764AF6"/>
    <w:rsid w:val="00764CBC"/>
    <w:rsid w:val="00764F4A"/>
    <w:rsid w:val="00764FE6"/>
    <w:rsid w:val="00765207"/>
    <w:rsid w:val="007653EA"/>
    <w:rsid w:val="00765732"/>
    <w:rsid w:val="0076585E"/>
    <w:rsid w:val="00765A67"/>
    <w:rsid w:val="00765FF3"/>
    <w:rsid w:val="00766968"/>
    <w:rsid w:val="00766D0E"/>
    <w:rsid w:val="0076700D"/>
    <w:rsid w:val="00767344"/>
    <w:rsid w:val="00767478"/>
    <w:rsid w:val="007674BC"/>
    <w:rsid w:val="00767AEE"/>
    <w:rsid w:val="00767AF1"/>
    <w:rsid w:val="00767F02"/>
    <w:rsid w:val="00770309"/>
    <w:rsid w:val="00770319"/>
    <w:rsid w:val="00770991"/>
    <w:rsid w:val="00770B73"/>
    <w:rsid w:val="00770F8B"/>
    <w:rsid w:val="00771918"/>
    <w:rsid w:val="00771A21"/>
    <w:rsid w:val="00771DC2"/>
    <w:rsid w:val="00771F68"/>
    <w:rsid w:val="00772434"/>
    <w:rsid w:val="00772708"/>
    <w:rsid w:val="007731F5"/>
    <w:rsid w:val="007736BB"/>
    <w:rsid w:val="00773F17"/>
    <w:rsid w:val="0077453F"/>
    <w:rsid w:val="007749EA"/>
    <w:rsid w:val="007750A2"/>
    <w:rsid w:val="007759B6"/>
    <w:rsid w:val="00775B73"/>
    <w:rsid w:val="00775CA6"/>
    <w:rsid w:val="0077615E"/>
    <w:rsid w:val="00776532"/>
    <w:rsid w:val="00776D19"/>
    <w:rsid w:val="007772BD"/>
    <w:rsid w:val="0077739B"/>
    <w:rsid w:val="00777979"/>
    <w:rsid w:val="007802BA"/>
    <w:rsid w:val="007802CD"/>
    <w:rsid w:val="0078050A"/>
    <w:rsid w:val="007806FC"/>
    <w:rsid w:val="00780DF0"/>
    <w:rsid w:val="007815B2"/>
    <w:rsid w:val="0078182E"/>
    <w:rsid w:val="00781A7A"/>
    <w:rsid w:val="00781BF2"/>
    <w:rsid w:val="00782BA4"/>
    <w:rsid w:val="00782C7F"/>
    <w:rsid w:val="00783577"/>
    <w:rsid w:val="00783995"/>
    <w:rsid w:val="00783B00"/>
    <w:rsid w:val="00783E26"/>
    <w:rsid w:val="0078433F"/>
    <w:rsid w:val="00784510"/>
    <w:rsid w:val="00784694"/>
    <w:rsid w:val="00784798"/>
    <w:rsid w:val="007847BA"/>
    <w:rsid w:val="00784896"/>
    <w:rsid w:val="0078492A"/>
    <w:rsid w:val="00784FE5"/>
    <w:rsid w:val="007855FF"/>
    <w:rsid w:val="00785AB4"/>
    <w:rsid w:val="00785C72"/>
    <w:rsid w:val="00785DFB"/>
    <w:rsid w:val="00786030"/>
    <w:rsid w:val="00786463"/>
    <w:rsid w:val="00786632"/>
    <w:rsid w:val="0078688C"/>
    <w:rsid w:val="007868A1"/>
    <w:rsid w:val="00786A77"/>
    <w:rsid w:val="00786BC7"/>
    <w:rsid w:val="007879A3"/>
    <w:rsid w:val="00790095"/>
    <w:rsid w:val="007900BB"/>
    <w:rsid w:val="007902C4"/>
    <w:rsid w:val="00790377"/>
    <w:rsid w:val="007904B7"/>
    <w:rsid w:val="007906CC"/>
    <w:rsid w:val="00790D50"/>
    <w:rsid w:val="00791140"/>
    <w:rsid w:val="007914AF"/>
    <w:rsid w:val="0079162A"/>
    <w:rsid w:val="00791662"/>
    <w:rsid w:val="00791870"/>
    <w:rsid w:val="00791C41"/>
    <w:rsid w:val="0079210E"/>
    <w:rsid w:val="007925E3"/>
    <w:rsid w:val="00792643"/>
    <w:rsid w:val="00793BFA"/>
    <w:rsid w:val="00793E9D"/>
    <w:rsid w:val="007949A8"/>
    <w:rsid w:val="0079500C"/>
    <w:rsid w:val="007950B9"/>
    <w:rsid w:val="00795725"/>
    <w:rsid w:val="0079589A"/>
    <w:rsid w:val="00795CEE"/>
    <w:rsid w:val="00795D0A"/>
    <w:rsid w:val="00795DAA"/>
    <w:rsid w:val="0079624F"/>
    <w:rsid w:val="0079676C"/>
    <w:rsid w:val="00796853"/>
    <w:rsid w:val="0079790B"/>
    <w:rsid w:val="00797C98"/>
    <w:rsid w:val="007A0A29"/>
    <w:rsid w:val="007A0AC5"/>
    <w:rsid w:val="007A14EC"/>
    <w:rsid w:val="007A1527"/>
    <w:rsid w:val="007A18F3"/>
    <w:rsid w:val="007A1DB1"/>
    <w:rsid w:val="007A1E1A"/>
    <w:rsid w:val="007A29BF"/>
    <w:rsid w:val="007A2B2B"/>
    <w:rsid w:val="007A2B7D"/>
    <w:rsid w:val="007A30AE"/>
    <w:rsid w:val="007A30FA"/>
    <w:rsid w:val="007A337C"/>
    <w:rsid w:val="007A38EC"/>
    <w:rsid w:val="007A3CA8"/>
    <w:rsid w:val="007A3F45"/>
    <w:rsid w:val="007A405C"/>
    <w:rsid w:val="007A41A2"/>
    <w:rsid w:val="007A4366"/>
    <w:rsid w:val="007A4C6C"/>
    <w:rsid w:val="007A50C9"/>
    <w:rsid w:val="007A52D6"/>
    <w:rsid w:val="007A5629"/>
    <w:rsid w:val="007A57ED"/>
    <w:rsid w:val="007A59C5"/>
    <w:rsid w:val="007A5DE7"/>
    <w:rsid w:val="007A6BA6"/>
    <w:rsid w:val="007A7189"/>
    <w:rsid w:val="007A7B15"/>
    <w:rsid w:val="007B0129"/>
    <w:rsid w:val="007B0565"/>
    <w:rsid w:val="007B0C09"/>
    <w:rsid w:val="007B0F4F"/>
    <w:rsid w:val="007B1166"/>
    <w:rsid w:val="007B1895"/>
    <w:rsid w:val="007B1F15"/>
    <w:rsid w:val="007B27D0"/>
    <w:rsid w:val="007B2A4C"/>
    <w:rsid w:val="007B2A59"/>
    <w:rsid w:val="007B2D28"/>
    <w:rsid w:val="007B32C0"/>
    <w:rsid w:val="007B36D0"/>
    <w:rsid w:val="007B37CB"/>
    <w:rsid w:val="007B454E"/>
    <w:rsid w:val="007B4A9A"/>
    <w:rsid w:val="007B5467"/>
    <w:rsid w:val="007B5964"/>
    <w:rsid w:val="007B5A38"/>
    <w:rsid w:val="007B619F"/>
    <w:rsid w:val="007B62AF"/>
    <w:rsid w:val="007B62B9"/>
    <w:rsid w:val="007B6846"/>
    <w:rsid w:val="007B6C93"/>
    <w:rsid w:val="007B71E8"/>
    <w:rsid w:val="007B738A"/>
    <w:rsid w:val="007B7446"/>
    <w:rsid w:val="007B7939"/>
    <w:rsid w:val="007B7C56"/>
    <w:rsid w:val="007B7EDE"/>
    <w:rsid w:val="007C0102"/>
    <w:rsid w:val="007C0183"/>
    <w:rsid w:val="007C02A8"/>
    <w:rsid w:val="007C0721"/>
    <w:rsid w:val="007C0BED"/>
    <w:rsid w:val="007C0C6C"/>
    <w:rsid w:val="007C2AE7"/>
    <w:rsid w:val="007C2B68"/>
    <w:rsid w:val="007C2D9E"/>
    <w:rsid w:val="007C2EAE"/>
    <w:rsid w:val="007C305B"/>
    <w:rsid w:val="007C36EB"/>
    <w:rsid w:val="007C3ADF"/>
    <w:rsid w:val="007C3F00"/>
    <w:rsid w:val="007C4CDA"/>
    <w:rsid w:val="007C4D73"/>
    <w:rsid w:val="007C4EEB"/>
    <w:rsid w:val="007C56E1"/>
    <w:rsid w:val="007C583D"/>
    <w:rsid w:val="007C5CE0"/>
    <w:rsid w:val="007C5E13"/>
    <w:rsid w:val="007C6379"/>
    <w:rsid w:val="007C66D4"/>
    <w:rsid w:val="007C743C"/>
    <w:rsid w:val="007C76BB"/>
    <w:rsid w:val="007C77F6"/>
    <w:rsid w:val="007C798F"/>
    <w:rsid w:val="007C7AC8"/>
    <w:rsid w:val="007D0215"/>
    <w:rsid w:val="007D074D"/>
    <w:rsid w:val="007D0908"/>
    <w:rsid w:val="007D0B78"/>
    <w:rsid w:val="007D0CA5"/>
    <w:rsid w:val="007D1203"/>
    <w:rsid w:val="007D12D7"/>
    <w:rsid w:val="007D179E"/>
    <w:rsid w:val="007D1C8B"/>
    <w:rsid w:val="007D206B"/>
    <w:rsid w:val="007D20AA"/>
    <w:rsid w:val="007D24F7"/>
    <w:rsid w:val="007D2B1B"/>
    <w:rsid w:val="007D36CC"/>
    <w:rsid w:val="007D3C37"/>
    <w:rsid w:val="007D3DF0"/>
    <w:rsid w:val="007D4201"/>
    <w:rsid w:val="007D429C"/>
    <w:rsid w:val="007D43FC"/>
    <w:rsid w:val="007D4C4E"/>
    <w:rsid w:val="007D4CB6"/>
    <w:rsid w:val="007D4DA1"/>
    <w:rsid w:val="007D4F90"/>
    <w:rsid w:val="007D504A"/>
    <w:rsid w:val="007D50D3"/>
    <w:rsid w:val="007D5296"/>
    <w:rsid w:val="007D52CA"/>
    <w:rsid w:val="007D5A92"/>
    <w:rsid w:val="007D5CE8"/>
    <w:rsid w:val="007D6521"/>
    <w:rsid w:val="007D671C"/>
    <w:rsid w:val="007D6A09"/>
    <w:rsid w:val="007D6F40"/>
    <w:rsid w:val="007D7114"/>
    <w:rsid w:val="007D7467"/>
    <w:rsid w:val="007D7680"/>
    <w:rsid w:val="007D7F19"/>
    <w:rsid w:val="007E064F"/>
    <w:rsid w:val="007E0B1C"/>
    <w:rsid w:val="007E0C07"/>
    <w:rsid w:val="007E0DCB"/>
    <w:rsid w:val="007E0DD1"/>
    <w:rsid w:val="007E1181"/>
    <w:rsid w:val="007E11C9"/>
    <w:rsid w:val="007E120A"/>
    <w:rsid w:val="007E184D"/>
    <w:rsid w:val="007E19A0"/>
    <w:rsid w:val="007E1D12"/>
    <w:rsid w:val="007E2A3A"/>
    <w:rsid w:val="007E30DB"/>
    <w:rsid w:val="007E376F"/>
    <w:rsid w:val="007E3DBE"/>
    <w:rsid w:val="007E3E76"/>
    <w:rsid w:val="007E3F97"/>
    <w:rsid w:val="007E4892"/>
    <w:rsid w:val="007E4F61"/>
    <w:rsid w:val="007E4FE8"/>
    <w:rsid w:val="007E55A0"/>
    <w:rsid w:val="007E56EE"/>
    <w:rsid w:val="007E5B2A"/>
    <w:rsid w:val="007E606C"/>
    <w:rsid w:val="007E64F3"/>
    <w:rsid w:val="007E66F6"/>
    <w:rsid w:val="007E6D6F"/>
    <w:rsid w:val="007E6FF1"/>
    <w:rsid w:val="007E7229"/>
    <w:rsid w:val="007E7346"/>
    <w:rsid w:val="007E77C3"/>
    <w:rsid w:val="007E79EF"/>
    <w:rsid w:val="007E7BC1"/>
    <w:rsid w:val="007E7F22"/>
    <w:rsid w:val="007F01B2"/>
    <w:rsid w:val="007F097F"/>
    <w:rsid w:val="007F1D17"/>
    <w:rsid w:val="007F1FC3"/>
    <w:rsid w:val="007F2278"/>
    <w:rsid w:val="007F2A31"/>
    <w:rsid w:val="007F2B0C"/>
    <w:rsid w:val="007F2C99"/>
    <w:rsid w:val="007F2FBE"/>
    <w:rsid w:val="007F3043"/>
    <w:rsid w:val="007F367F"/>
    <w:rsid w:val="007F4401"/>
    <w:rsid w:val="007F48EE"/>
    <w:rsid w:val="007F4970"/>
    <w:rsid w:val="007F5277"/>
    <w:rsid w:val="007F66B4"/>
    <w:rsid w:val="007F67CF"/>
    <w:rsid w:val="007F6AAB"/>
    <w:rsid w:val="007F6B6D"/>
    <w:rsid w:val="007F6CAE"/>
    <w:rsid w:val="007F6D12"/>
    <w:rsid w:val="007F6FEB"/>
    <w:rsid w:val="007F71FE"/>
    <w:rsid w:val="007F748A"/>
    <w:rsid w:val="007F7540"/>
    <w:rsid w:val="007F7893"/>
    <w:rsid w:val="007F797A"/>
    <w:rsid w:val="007F7C90"/>
    <w:rsid w:val="007F7FC0"/>
    <w:rsid w:val="00800074"/>
    <w:rsid w:val="00800709"/>
    <w:rsid w:val="00800BA7"/>
    <w:rsid w:val="00800CB6"/>
    <w:rsid w:val="00800EAE"/>
    <w:rsid w:val="00801065"/>
    <w:rsid w:val="0080112E"/>
    <w:rsid w:val="008011DF"/>
    <w:rsid w:val="00801BFF"/>
    <w:rsid w:val="00801C1B"/>
    <w:rsid w:val="00801D27"/>
    <w:rsid w:val="00802483"/>
    <w:rsid w:val="0080252E"/>
    <w:rsid w:val="008026E3"/>
    <w:rsid w:val="008028E0"/>
    <w:rsid w:val="00802D49"/>
    <w:rsid w:val="0080364F"/>
    <w:rsid w:val="00803725"/>
    <w:rsid w:val="0080478A"/>
    <w:rsid w:val="008049A9"/>
    <w:rsid w:val="00804EB3"/>
    <w:rsid w:val="00804F05"/>
    <w:rsid w:val="008053CC"/>
    <w:rsid w:val="008058D5"/>
    <w:rsid w:val="00805B74"/>
    <w:rsid w:val="008062A5"/>
    <w:rsid w:val="00806558"/>
    <w:rsid w:val="0080670E"/>
    <w:rsid w:val="00806745"/>
    <w:rsid w:val="008067C3"/>
    <w:rsid w:val="008071C3"/>
    <w:rsid w:val="0080756C"/>
    <w:rsid w:val="00807C34"/>
    <w:rsid w:val="00810082"/>
    <w:rsid w:val="00810431"/>
    <w:rsid w:val="0081059F"/>
    <w:rsid w:val="00811510"/>
    <w:rsid w:val="0081176B"/>
    <w:rsid w:val="00811B81"/>
    <w:rsid w:val="00811F4A"/>
    <w:rsid w:val="008125EC"/>
    <w:rsid w:val="00812BF1"/>
    <w:rsid w:val="00813125"/>
    <w:rsid w:val="00813875"/>
    <w:rsid w:val="00813F50"/>
    <w:rsid w:val="00813F7F"/>
    <w:rsid w:val="00813F80"/>
    <w:rsid w:val="00814164"/>
    <w:rsid w:val="008141BE"/>
    <w:rsid w:val="00814639"/>
    <w:rsid w:val="008146B4"/>
    <w:rsid w:val="008146DB"/>
    <w:rsid w:val="0081531B"/>
    <w:rsid w:val="008155AA"/>
    <w:rsid w:val="00816308"/>
    <w:rsid w:val="0081632B"/>
    <w:rsid w:val="0081682D"/>
    <w:rsid w:val="00816A18"/>
    <w:rsid w:val="00816AF0"/>
    <w:rsid w:val="00816C7D"/>
    <w:rsid w:val="00816C8F"/>
    <w:rsid w:val="00817151"/>
    <w:rsid w:val="008171DA"/>
    <w:rsid w:val="00817B94"/>
    <w:rsid w:val="00817BD5"/>
    <w:rsid w:val="00817CA6"/>
    <w:rsid w:val="0082046E"/>
    <w:rsid w:val="00820535"/>
    <w:rsid w:val="00820F4E"/>
    <w:rsid w:val="008213A0"/>
    <w:rsid w:val="00821626"/>
    <w:rsid w:val="008216A0"/>
    <w:rsid w:val="00821B73"/>
    <w:rsid w:val="00821C31"/>
    <w:rsid w:val="00821DB4"/>
    <w:rsid w:val="00821E43"/>
    <w:rsid w:val="00821E47"/>
    <w:rsid w:val="008220C2"/>
    <w:rsid w:val="008222E3"/>
    <w:rsid w:val="008223F9"/>
    <w:rsid w:val="00822447"/>
    <w:rsid w:val="00822940"/>
    <w:rsid w:val="00822FD2"/>
    <w:rsid w:val="008234B7"/>
    <w:rsid w:val="00823522"/>
    <w:rsid w:val="00823842"/>
    <w:rsid w:val="0082445C"/>
    <w:rsid w:val="00824581"/>
    <w:rsid w:val="008246C8"/>
    <w:rsid w:val="00824A50"/>
    <w:rsid w:val="00825151"/>
    <w:rsid w:val="008253DC"/>
    <w:rsid w:val="00825789"/>
    <w:rsid w:val="00825976"/>
    <w:rsid w:val="00825DC9"/>
    <w:rsid w:val="00825F13"/>
    <w:rsid w:val="00826097"/>
    <w:rsid w:val="008266C2"/>
    <w:rsid w:val="00826E28"/>
    <w:rsid w:val="00826EAE"/>
    <w:rsid w:val="00826F91"/>
    <w:rsid w:val="00827A8E"/>
    <w:rsid w:val="00827C86"/>
    <w:rsid w:val="00827E71"/>
    <w:rsid w:val="00827FB2"/>
    <w:rsid w:val="008301FA"/>
    <w:rsid w:val="00830519"/>
    <w:rsid w:val="00831437"/>
    <w:rsid w:val="00831472"/>
    <w:rsid w:val="008316A6"/>
    <w:rsid w:val="008320E4"/>
    <w:rsid w:val="008326E9"/>
    <w:rsid w:val="00832EA4"/>
    <w:rsid w:val="00832EB0"/>
    <w:rsid w:val="008333B2"/>
    <w:rsid w:val="008338CA"/>
    <w:rsid w:val="00833C24"/>
    <w:rsid w:val="008341D9"/>
    <w:rsid w:val="008344A9"/>
    <w:rsid w:val="00834B3A"/>
    <w:rsid w:val="00834C26"/>
    <w:rsid w:val="00835079"/>
    <w:rsid w:val="00835BFF"/>
    <w:rsid w:val="008360CD"/>
    <w:rsid w:val="008369CD"/>
    <w:rsid w:val="008369E6"/>
    <w:rsid w:val="00837195"/>
    <w:rsid w:val="008373B0"/>
    <w:rsid w:val="0083742A"/>
    <w:rsid w:val="0083798D"/>
    <w:rsid w:val="00837C56"/>
    <w:rsid w:val="00837D6B"/>
    <w:rsid w:val="00837EC8"/>
    <w:rsid w:val="00840909"/>
    <w:rsid w:val="00840B60"/>
    <w:rsid w:val="00840B87"/>
    <w:rsid w:val="008412AA"/>
    <w:rsid w:val="00841397"/>
    <w:rsid w:val="008413D5"/>
    <w:rsid w:val="008415D5"/>
    <w:rsid w:val="00841781"/>
    <w:rsid w:val="008418A7"/>
    <w:rsid w:val="00841C91"/>
    <w:rsid w:val="00842887"/>
    <w:rsid w:val="00842A51"/>
    <w:rsid w:val="00842B68"/>
    <w:rsid w:val="00842EE7"/>
    <w:rsid w:val="00842F77"/>
    <w:rsid w:val="008431C2"/>
    <w:rsid w:val="00843357"/>
    <w:rsid w:val="0084382B"/>
    <w:rsid w:val="00844B4A"/>
    <w:rsid w:val="00844E46"/>
    <w:rsid w:val="00845026"/>
    <w:rsid w:val="00845061"/>
    <w:rsid w:val="00845185"/>
    <w:rsid w:val="008454AA"/>
    <w:rsid w:val="008456EA"/>
    <w:rsid w:val="00845789"/>
    <w:rsid w:val="00845BF4"/>
    <w:rsid w:val="00846573"/>
    <w:rsid w:val="00846C99"/>
    <w:rsid w:val="00846DFC"/>
    <w:rsid w:val="00847AC4"/>
    <w:rsid w:val="00850A48"/>
    <w:rsid w:val="008515DB"/>
    <w:rsid w:val="008519C2"/>
    <w:rsid w:val="00851A67"/>
    <w:rsid w:val="00851BB4"/>
    <w:rsid w:val="00851E16"/>
    <w:rsid w:val="00852343"/>
    <w:rsid w:val="008523F3"/>
    <w:rsid w:val="008525A0"/>
    <w:rsid w:val="00852664"/>
    <w:rsid w:val="00852A37"/>
    <w:rsid w:val="00852EB3"/>
    <w:rsid w:val="008532AF"/>
    <w:rsid w:val="00853DA1"/>
    <w:rsid w:val="0085464A"/>
    <w:rsid w:val="00854718"/>
    <w:rsid w:val="00854955"/>
    <w:rsid w:val="00854F3C"/>
    <w:rsid w:val="00855414"/>
    <w:rsid w:val="00855424"/>
    <w:rsid w:val="00855544"/>
    <w:rsid w:val="008558AA"/>
    <w:rsid w:val="008559C1"/>
    <w:rsid w:val="00855CBF"/>
    <w:rsid w:val="00855ED7"/>
    <w:rsid w:val="00855FCB"/>
    <w:rsid w:val="0085687E"/>
    <w:rsid w:val="00856CFA"/>
    <w:rsid w:val="0085722F"/>
    <w:rsid w:val="00857709"/>
    <w:rsid w:val="008577BF"/>
    <w:rsid w:val="00857BCD"/>
    <w:rsid w:val="00857E08"/>
    <w:rsid w:val="00860397"/>
    <w:rsid w:val="00860587"/>
    <w:rsid w:val="008607C1"/>
    <w:rsid w:val="008609F7"/>
    <w:rsid w:val="00860E66"/>
    <w:rsid w:val="00860F7B"/>
    <w:rsid w:val="00861282"/>
    <w:rsid w:val="00861704"/>
    <w:rsid w:val="00861723"/>
    <w:rsid w:val="00861881"/>
    <w:rsid w:val="00861DFD"/>
    <w:rsid w:val="0086222F"/>
    <w:rsid w:val="00862485"/>
    <w:rsid w:val="00862AB9"/>
    <w:rsid w:val="00862CD7"/>
    <w:rsid w:val="00862F9A"/>
    <w:rsid w:val="008630DC"/>
    <w:rsid w:val="00863538"/>
    <w:rsid w:val="00863C8B"/>
    <w:rsid w:val="00863CAF"/>
    <w:rsid w:val="0086461D"/>
    <w:rsid w:val="0086471B"/>
    <w:rsid w:val="008647BE"/>
    <w:rsid w:val="00864824"/>
    <w:rsid w:val="00865062"/>
    <w:rsid w:val="00865133"/>
    <w:rsid w:val="0086527E"/>
    <w:rsid w:val="00865E24"/>
    <w:rsid w:val="00865F92"/>
    <w:rsid w:val="0086682F"/>
    <w:rsid w:val="00866953"/>
    <w:rsid w:val="00866EA3"/>
    <w:rsid w:val="00866F50"/>
    <w:rsid w:val="0086736C"/>
    <w:rsid w:val="00867B58"/>
    <w:rsid w:val="00867BB0"/>
    <w:rsid w:val="008702F3"/>
    <w:rsid w:val="00870D56"/>
    <w:rsid w:val="0087133B"/>
    <w:rsid w:val="00871AEF"/>
    <w:rsid w:val="00871C2A"/>
    <w:rsid w:val="0087268E"/>
    <w:rsid w:val="00872AB9"/>
    <w:rsid w:val="00872BD7"/>
    <w:rsid w:val="00872E3B"/>
    <w:rsid w:val="00872F69"/>
    <w:rsid w:val="00873004"/>
    <w:rsid w:val="00873C88"/>
    <w:rsid w:val="00873CC1"/>
    <w:rsid w:val="0087480F"/>
    <w:rsid w:val="00874AB3"/>
    <w:rsid w:val="00874DC0"/>
    <w:rsid w:val="00874E1D"/>
    <w:rsid w:val="00875411"/>
    <w:rsid w:val="00875818"/>
    <w:rsid w:val="00875B1C"/>
    <w:rsid w:val="00875C10"/>
    <w:rsid w:val="00875C68"/>
    <w:rsid w:val="00875E4F"/>
    <w:rsid w:val="0087602B"/>
    <w:rsid w:val="008764A8"/>
    <w:rsid w:val="00876B97"/>
    <w:rsid w:val="00877283"/>
    <w:rsid w:val="0087747B"/>
    <w:rsid w:val="0087764B"/>
    <w:rsid w:val="00877BE2"/>
    <w:rsid w:val="00877FDB"/>
    <w:rsid w:val="0088017E"/>
    <w:rsid w:val="008801FE"/>
    <w:rsid w:val="0088027A"/>
    <w:rsid w:val="00880B14"/>
    <w:rsid w:val="00880CBC"/>
    <w:rsid w:val="00881B7E"/>
    <w:rsid w:val="00881E53"/>
    <w:rsid w:val="00881F06"/>
    <w:rsid w:val="00881FC3"/>
    <w:rsid w:val="0088212D"/>
    <w:rsid w:val="00882DB6"/>
    <w:rsid w:val="00882E74"/>
    <w:rsid w:val="00883086"/>
    <w:rsid w:val="008842EC"/>
    <w:rsid w:val="008846A0"/>
    <w:rsid w:val="008846CA"/>
    <w:rsid w:val="00884C12"/>
    <w:rsid w:val="00885070"/>
    <w:rsid w:val="00885644"/>
    <w:rsid w:val="00885B99"/>
    <w:rsid w:val="00887053"/>
    <w:rsid w:val="0088729B"/>
    <w:rsid w:val="00887389"/>
    <w:rsid w:val="008874D1"/>
    <w:rsid w:val="008875AB"/>
    <w:rsid w:val="008875C2"/>
    <w:rsid w:val="0088774E"/>
    <w:rsid w:val="0088799A"/>
    <w:rsid w:val="00887A8B"/>
    <w:rsid w:val="00887B54"/>
    <w:rsid w:val="00887D7E"/>
    <w:rsid w:val="00890127"/>
    <w:rsid w:val="00890403"/>
    <w:rsid w:val="00890606"/>
    <w:rsid w:val="00890990"/>
    <w:rsid w:val="00890DF7"/>
    <w:rsid w:val="0089110E"/>
    <w:rsid w:val="00891711"/>
    <w:rsid w:val="00891FF3"/>
    <w:rsid w:val="0089205F"/>
    <w:rsid w:val="008921C6"/>
    <w:rsid w:val="0089252D"/>
    <w:rsid w:val="00892645"/>
    <w:rsid w:val="00892961"/>
    <w:rsid w:val="00892ABB"/>
    <w:rsid w:val="00892BE2"/>
    <w:rsid w:val="00893970"/>
    <w:rsid w:val="00893B84"/>
    <w:rsid w:val="00893EF7"/>
    <w:rsid w:val="00894021"/>
    <w:rsid w:val="0089412A"/>
    <w:rsid w:val="00894278"/>
    <w:rsid w:val="00894358"/>
    <w:rsid w:val="00894B8C"/>
    <w:rsid w:val="00894FBF"/>
    <w:rsid w:val="008955F6"/>
    <w:rsid w:val="0089568F"/>
    <w:rsid w:val="0089569F"/>
    <w:rsid w:val="00895732"/>
    <w:rsid w:val="00895976"/>
    <w:rsid w:val="00895B3A"/>
    <w:rsid w:val="0089616E"/>
    <w:rsid w:val="00896746"/>
    <w:rsid w:val="00896E4C"/>
    <w:rsid w:val="00896F48"/>
    <w:rsid w:val="00897156"/>
    <w:rsid w:val="00897195"/>
    <w:rsid w:val="0089765C"/>
    <w:rsid w:val="008979B2"/>
    <w:rsid w:val="00897FF0"/>
    <w:rsid w:val="008A0261"/>
    <w:rsid w:val="008A02BC"/>
    <w:rsid w:val="008A063F"/>
    <w:rsid w:val="008A0A09"/>
    <w:rsid w:val="008A0B27"/>
    <w:rsid w:val="008A0D62"/>
    <w:rsid w:val="008A0FD7"/>
    <w:rsid w:val="008A1034"/>
    <w:rsid w:val="008A137F"/>
    <w:rsid w:val="008A1A0F"/>
    <w:rsid w:val="008A1A36"/>
    <w:rsid w:val="008A1BBA"/>
    <w:rsid w:val="008A1C22"/>
    <w:rsid w:val="008A1DF3"/>
    <w:rsid w:val="008A1FFB"/>
    <w:rsid w:val="008A2417"/>
    <w:rsid w:val="008A2604"/>
    <w:rsid w:val="008A2984"/>
    <w:rsid w:val="008A2BAA"/>
    <w:rsid w:val="008A2CE8"/>
    <w:rsid w:val="008A2FE7"/>
    <w:rsid w:val="008A384C"/>
    <w:rsid w:val="008A3F6B"/>
    <w:rsid w:val="008A46E7"/>
    <w:rsid w:val="008A482A"/>
    <w:rsid w:val="008A4936"/>
    <w:rsid w:val="008A50C9"/>
    <w:rsid w:val="008A5339"/>
    <w:rsid w:val="008A545F"/>
    <w:rsid w:val="008A59D5"/>
    <w:rsid w:val="008A5A61"/>
    <w:rsid w:val="008A5D1F"/>
    <w:rsid w:val="008A605A"/>
    <w:rsid w:val="008A6713"/>
    <w:rsid w:val="008A6C7D"/>
    <w:rsid w:val="008A74A5"/>
    <w:rsid w:val="008A7526"/>
    <w:rsid w:val="008A7D8C"/>
    <w:rsid w:val="008B0050"/>
    <w:rsid w:val="008B03F8"/>
    <w:rsid w:val="008B085F"/>
    <w:rsid w:val="008B12B8"/>
    <w:rsid w:val="008B1B15"/>
    <w:rsid w:val="008B261D"/>
    <w:rsid w:val="008B28CB"/>
    <w:rsid w:val="008B2ABC"/>
    <w:rsid w:val="008B31D4"/>
    <w:rsid w:val="008B338B"/>
    <w:rsid w:val="008B3400"/>
    <w:rsid w:val="008B3863"/>
    <w:rsid w:val="008B3B9D"/>
    <w:rsid w:val="008B3C7F"/>
    <w:rsid w:val="008B3E7A"/>
    <w:rsid w:val="008B4054"/>
    <w:rsid w:val="008B407E"/>
    <w:rsid w:val="008B450C"/>
    <w:rsid w:val="008B4806"/>
    <w:rsid w:val="008B503B"/>
    <w:rsid w:val="008B52EE"/>
    <w:rsid w:val="008B5E9D"/>
    <w:rsid w:val="008B5EEA"/>
    <w:rsid w:val="008B60C9"/>
    <w:rsid w:val="008B618C"/>
    <w:rsid w:val="008B6564"/>
    <w:rsid w:val="008B6DE4"/>
    <w:rsid w:val="008B6F4D"/>
    <w:rsid w:val="008B7194"/>
    <w:rsid w:val="008B71DB"/>
    <w:rsid w:val="008B7A2E"/>
    <w:rsid w:val="008B7A5E"/>
    <w:rsid w:val="008C07A7"/>
    <w:rsid w:val="008C0BBC"/>
    <w:rsid w:val="008C0E4D"/>
    <w:rsid w:val="008C12AE"/>
    <w:rsid w:val="008C12ED"/>
    <w:rsid w:val="008C20BA"/>
    <w:rsid w:val="008C2164"/>
    <w:rsid w:val="008C2602"/>
    <w:rsid w:val="008C2626"/>
    <w:rsid w:val="008C27C1"/>
    <w:rsid w:val="008C2BC8"/>
    <w:rsid w:val="008C396D"/>
    <w:rsid w:val="008C3AB9"/>
    <w:rsid w:val="008C3EF7"/>
    <w:rsid w:val="008C40F0"/>
    <w:rsid w:val="008C4CD3"/>
    <w:rsid w:val="008C4DB6"/>
    <w:rsid w:val="008C4E35"/>
    <w:rsid w:val="008C5426"/>
    <w:rsid w:val="008C5469"/>
    <w:rsid w:val="008C54C5"/>
    <w:rsid w:val="008C57F2"/>
    <w:rsid w:val="008C58A3"/>
    <w:rsid w:val="008C5931"/>
    <w:rsid w:val="008C5C05"/>
    <w:rsid w:val="008C6070"/>
    <w:rsid w:val="008C641F"/>
    <w:rsid w:val="008C68A3"/>
    <w:rsid w:val="008C68AF"/>
    <w:rsid w:val="008C6D47"/>
    <w:rsid w:val="008C6F8E"/>
    <w:rsid w:val="008C7072"/>
    <w:rsid w:val="008C74FA"/>
    <w:rsid w:val="008C7737"/>
    <w:rsid w:val="008C796B"/>
    <w:rsid w:val="008C7E4E"/>
    <w:rsid w:val="008D0210"/>
    <w:rsid w:val="008D02C7"/>
    <w:rsid w:val="008D05F1"/>
    <w:rsid w:val="008D071A"/>
    <w:rsid w:val="008D0896"/>
    <w:rsid w:val="008D0980"/>
    <w:rsid w:val="008D0D81"/>
    <w:rsid w:val="008D1180"/>
    <w:rsid w:val="008D1270"/>
    <w:rsid w:val="008D12E5"/>
    <w:rsid w:val="008D1A24"/>
    <w:rsid w:val="008D2008"/>
    <w:rsid w:val="008D206A"/>
    <w:rsid w:val="008D21D5"/>
    <w:rsid w:val="008D2214"/>
    <w:rsid w:val="008D26B7"/>
    <w:rsid w:val="008D28C7"/>
    <w:rsid w:val="008D2986"/>
    <w:rsid w:val="008D2F87"/>
    <w:rsid w:val="008D38AF"/>
    <w:rsid w:val="008D395F"/>
    <w:rsid w:val="008D40D1"/>
    <w:rsid w:val="008D4130"/>
    <w:rsid w:val="008D441B"/>
    <w:rsid w:val="008D4611"/>
    <w:rsid w:val="008D478C"/>
    <w:rsid w:val="008D4BDD"/>
    <w:rsid w:val="008D5469"/>
    <w:rsid w:val="008D5930"/>
    <w:rsid w:val="008D5EAA"/>
    <w:rsid w:val="008D5F1E"/>
    <w:rsid w:val="008D6036"/>
    <w:rsid w:val="008D62A6"/>
    <w:rsid w:val="008D661F"/>
    <w:rsid w:val="008D6CD5"/>
    <w:rsid w:val="008D6EA2"/>
    <w:rsid w:val="008D7282"/>
    <w:rsid w:val="008D7331"/>
    <w:rsid w:val="008D7510"/>
    <w:rsid w:val="008D7A8D"/>
    <w:rsid w:val="008D7B4F"/>
    <w:rsid w:val="008D7F25"/>
    <w:rsid w:val="008E097E"/>
    <w:rsid w:val="008E0A0E"/>
    <w:rsid w:val="008E0A7A"/>
    <w:rsid w:val="008E16F5"/>
    <w:rsid w:val="008E1A73"/>
    <w:rsid w:val="008E235E"/>
    <w:rsid w:val="008E2483"/>
    <w:rsid w:val="008E343F"/>
    <w:rsid w:val="008E43A1"/>
    <w:rsid w:val="008E4A08"/>
    <w:rsid w:val="008E4A99"/>
    <w:rsid w:val="008E4C2D"/>
    <w:rsid w:val="008E4EAB"/>
    <w:rsid w:val="008E504F"/>
    <w:rsid w:val="008E537D"/>
    <w:rsid w:val="008E55BC"/>
    <w:rsid w:val="008E575A"/>
    <w:rsid w:val="008E59A3"/>
    <w:rsid w:val="008E5FE7"/>
    <w:rsid w:val="008E6419"/>
    <w:rsid w:val="008E690B"/>
    <w:rsid w:val="008E6A29"/>
    <w:rsid w:val="008E6EFB"/>
    <w:rsid w:val="008E7389"/>
    <w:rsid w:val="008E7532"/>
    <w:rsid w:val="008E75BC"/>
    <w:rsid w:val="008F0786"/>
    <w:rsid w:val="008F0DEF"/>
    <w:rsid w:val="008F134C"/>
    <w:rsid w:val="008F143F"/>
    <w:rsid w:val="008F1452"/>
    <w:rsid w:val="008F15AD"/>
    <w:rsid w:val="008F1892"/>
    <w:rsid w:val="008F1D65"/>
    <w:rsid w:val="008F1FB7"/>
    <w:rsid w:val="008F2708"/>
    <w:rsid w:val="008F270B"/>
    <w:rsid w:val="008F2B4D"/>
    <w:rsid w:val="008F315A"/>
    <w:rsid w:val="008F373E"/>
    <w:rsid w:val="008F3933"/>
    <w:rsid w:val="008F3B5A"/>
    <w:rsid w:val="008F3E89"/>
    <w:rsid w:val="008F3F77"/>
    <w:rsid w:val="008F4323"/>
    <w:rsid w:val="008F4533"/>
    <w:rsid w:val="008F4DFB"/>
    <w:rsid w:val="008F4FB5"/>
    <w:rsid w:val="008F5200"/>
    <w:rsid w:val="008F5B8D"/>
    <w:rsid w:val="008F606F"/>
    <w:rsid w:val="008F6476"/>
    <w:rsid w:val="008F6676"/>
    <w:rsid w:val="008F67EF"/>
    <w:rsid w:val="008F6FAE"/>
    <w:rsid w:val="008F703C"/>
    <w:rsid w:val="008F70C8"/>
    <w:rsid w:val="008F74F1"/>
    <w:rsid w:val="008F7828"/>
    <w:rsid w:val="008F7B54"/>
    <w:rsid w:val="008F7BAE"/>
    <w:rsid w:val="00900187"/>
    <w:rsid w:val="00900194"/>
    <w:rsid w:val="0090038A"/>
    <w:rsid w:val="009003C8"/>
    <w:rsid w:val="00900A29"/>
    <w:rsid w:val="00900ACC"/>
    <w:rsid w:val="00900E16"/>
    <w:rsid w:val="009013B5"/>
    <w:rsid w:val="009014D3"/>
    <w:rsid w:val="009016E0"/>
    <w:rsid w:val="00901E65"/>
    <w:rsid w:val="0090204D"/>
    <w:rsid w:val="00902190"/>
    <w:rsid w:val="00902AAC"/>
    <w:rsid w:val="0090300C"/>
    <w:rsid w:val="00903110"/>
    <w:rsid w:val="0090315F"/>
    <w:rsid w:val="0090324B"/>
    <w:rsid w:val="009032D0"/>
    <w:rsid w:val="00903457"/>
    <w:rsid w:val="00903AB1"/>
    <w:rsid w:val="0090405C"/>
    <w:rsid w:val="0090411D"/>
    <w:rsid w:val="00904525"/>
    <w:rsid w:val="009045C3"/>
    <w:rsid w:val="00904BD7"/>
    <w:rsid w:val="00904C0A"/>
    <w:rsid w:val="00905209"/>
    <w:rsid w:val="009052F0"/>
    <w:rsid w:val="00905433"/>
    <w:rsid w:val="00906930"/>
    <w:rsid w:val="00906C18"/>
    <w:rsid w:val="00906F75"/>
    <w:rsid w:val="00907847"/>
    <w:rsid w:val="00907D6B"/>
    <w:rsid w:val="009101A8"/>
    <w:rsid w:val="009104E4"/>
    <w:rsid w:val="009105B0"/>
    <w:rsid w:val="009105D9"/>
    <w:rsid w:val="009108B5"/>
    <w:rsid w:val="00910B45"/>
    <w:rsid w:val="009110F6"/>
    <w:rsid w:val="0091136B"/>
    <w:rsid w:val="009113A5"/>
    <w:rsid w:val="00911DF3"/>
    <w:rsid w:val="00912BEF"/>
    <w:rsid w:val="00912C8F"/>
    <w:rsid w:val="00913605"/>
    <w:rsid w:val="0091364E"/>
    <w:rsid w:val="00913B09"/>
    <w:rsid w:val="00913B37"/>
    <w:rsid w:val="009144B3"/>
    <w:rsid w:val="00914754"/>
    <w:rsid w:val="009147BD"/>
    <w:rsid w:val="009148E2"/>
    <w:rsid w:val="00914E1E"/>
    <w:rsid w:val="00915290"/>
    <w:rsid w:val="00915654"/>
    <w:rsid w:val="00915B68"/>
    <w:rsid w:val="00915BD3"/>
    <w:rsid w:val="00915DEF"/>
    <w:rsid w:val="00915F5F"/>
    <w:rsid w:val="00916026"/>
    <w:rsid w:val="00916546"/>
    <w:rsid w:val="00916916"/>
    <w:rsid w:val="00917287"/>
    <w:rsid w:val="00917E79"/>
    <w:rsid w:val="00920656"/>
    <w:rsid w:val="00920672"/>
    <w:rsid w:val="00920896"/>
    <w:rsid w:val="00920DAB"/>
    <w:rsid w:val="00920EBB"/>
    <w:rsid w:val="0092155E"/>
    <w:rsid w:val="009217F1"/>
    <w:rsid w:val="00921846"/>
    <w:rsid w:val="009219E8"/>
    <w:rsid w:val="00921AE2"/>
    <w:rsid w:val="00921D9E"/>
    <w:rsid w:val="009222C0"/>
    <w:rsid w:val="009227F7"/>
    <w:rsid w:val="00922862"/>
    <w:rsid w:val="00922A15"/>
    <w:rsid w:val="00922B09"/>
    <w:rsid w:val="00922B34"/>
    <w:rsid w:val="00922E46"/>
    <w:rsid w:val="00922F6E"/>
    <w:rsid w:val="009230C5"/>
    <w:rsid w:val="009233B1"/>
    <w:rsid w:val="009236BF"/>
    <w:rsid w:val="009238B6"/>
    <w:rsid w:val="00923B62"/>
    <w:rsid w:val="00923E06"/>
    <w:rsid w:val="00924419"/>
    <w:rsid w:val="00924639"/>
    <w:rsid w:val="00924EEC"/>
    <w:rsid w:val="00924F42"/>
    <w:rsid w:val="0092500D"/>
    <w:rsid w:val="00925814"/>
    <w:rsid w:val="00925A8E"/>
    <w:rsid w:val="00925AD4"/>
    <w:rsid w:val="00925B60"/>
    <w:rsid w:val="00926325"/>
    <w:rsid w:val="0092669F"/>
    <w:rsid w:val="00926BAD"/>
    <w:rsid w:val="00926C2D"/>
    <w:rsid w:val="009272F2"/>
    <w:rsid w:val="00930331"/>
    <w:rsid w:val="009304F6"/>
    <w:rsid w:val="0093096B"/>
    <w:rsid w:val="00930A8C"/>
    <w:rsid w:val="00930C75"/>
    <w:rsid w:val="00930F6B"/>
    <w:rsid w:val="0093130D"/>
    <w:rsid w:val="0093198C"/>
    <w:rsid w:val="00931A66"/>
    <w:rsid w:val="00931D14"/>
    <w:rsid w:val="00931D85"/>
    <w:rsid w:val="009331B2"/>
    <w:rsid w:val="00933332"/>
    <w:rsid w:val="0093370A"/>
    <w:rsid w:val="00933935"/>
    <w:rsid w:val="00933ABC"/>
    <w:rsid w:val="00933C5C"/>
    <w:rsid w:val="00933CDA"/>
    <w:rsid w:val="00933FAD"/>
    <w:rsid w:val="00933FE3"/>
    <w:rsid w:val="0093438A"/>
    <w:rsid w:val="0093454C"/>
    <w:rsid w:val="00934779"/>
    <w:rsid w:val="009347D1"/>
    <w:rsid w:val="009348F2"/>
    <w:rsid w:val="00934CD9"/>
    <w:rsid w:val="0093531A"/>
    <w:rsid w:val="009354CE"/>
    <w:rsid w:val="009357BB"/>
    <w:rsid w:val="009359D1"/>
    <w:rsid w:val="00935BCE"/>
    <w:rsid w:val="009361F4"/>
    <w:rsid w:val="009365DE"/>
    <w:rsid w:val="00936BF3"/>
    <w:rsid w:val="00936DF1"/>
    <w:rsid w:val="009370EF"/>
    <w:rsid w:val="00937864"/>
    <w:rsid w:val="009378FB"/>
    <w:rsid w:val="00937AA3"/>
    <w:rsid w:val="00937B20"/>
    <w:rsid w:val="00937E19"/>
    <w:rsid w:val="00940787"/>
    <w:rsid w:val="00940C5E"/>
    <w:rsid w:val="00940FDD"/>
    <w:rsid w:val="00941150"/>
    <w:rsid w:val="00941601"/>
    <w:rsid w:val="0094190A"/>
    <w:rsid w:val="009419FC"/>
    <w:rsid w:val="00941A51"/>
    <w:rsid w:val="0094207F"/>
    <w:rsid w:val="00942826"/>
    <w:rsid w:val="00942C4D"/>
    <w:rsid w:val="00942D8E"/>
    <w:rsid w:val="00942EE1"/>
    <w:rsid w:val="0094308F"/>
    <w:rsid w:val="0094339B"/>
    <w:rsid w:val="009434A7"/>
    <w:rsid w:val="00944014"/>
    <w:rsid w:val="009444B5"/>
    <w:rsid w:val="00944C70"/>
    <w:rsid w:val="00944D74"/>
    <w:rsid w:val="009453AA"/>
    <w:rsid w:val="00945541"/>
    <w:rsid w:val="00945EC2"/>
    <w:rsid w:val="0094600C"/>
    <w:rsid w:val="00946380"/>
    <w:rsid w:val="00946382"/>
    <w:rsid w:val="00946436"/>
    <w:rsid w:val="00946515"/>
    <w:rsid w:val="00946540"/>
    <w:rsid w:val="009465CE"/>
    <w:rsid w:val="0094669F"/>
    <w:rsid w:val="009466AF"/>
    <w:rsid w:val="00946748"/>
    <w:rsid w:val="00946D1D"/>
    <w:rsid w:val="00946E40"/>
    <w:rsid w:val="00946F71"/>
    <w:rsid w:val="00946FBF"/>
    <w:rsid w:val="0094706F"/>
    <w:rsid w:val="0094720C"/>
    <w:rsid w:val="0094750B"/>
    <w:rsid w:val="009475B7"/>
    <w:rsid w:val="00947AE9"/>
    <w:rsid w:val="00947D96"/>
    <w:rsid w:val="009507A4"/>
    <w:rsid w:val="00950812"/>
    <w:rsid w:val="00950ACD"/>
    <w:rsid w:val="00950DFD"/>
    <w:rsid w:val="00950ED4"/>
    <w:rsid w:val="00950ED6"/>
    <w:rsid w:val="00950F7B"/>
    <w:rsid w:val="009518A8"/>
    <w:rsid w:val="0095191D"/>
    <w:rsid w:val="00951C97"/>
    <w:rsid w:val="0095248D"/>
    <w:rsid w:val="009527FC"/>
    <w:rsid w:val="0095280E"/>
    <w:rsid w:val="00953157"/>
    <w:rsid w:val="009537F3"/>
    <w:rsid w:val="009538D0"/>
    <w:rsid w:val="00953FC4"/>
    <w:rsid w:val="0095418D"/>
    <w:rsid w:val="0095422C"/>
    <w:rsid w:val="00954243"/>
    <w:rsid w:val="009543FB"/>
    <w:rsid w:val="009549F2"/>
    <w:rsid w:val="00954B5B"/>
    <w:rsid w:val="00954C25"/>
    <w:rsid w:val="00954D01"/>
    <w:rsid w:val="00954D33"/>
    <w:rsid w:val="009550E8"/>
    <w:rsid w:val="0095613D"/>
    <w:rsid w:val="009566D0"/>
    <w:rsid w:val="00956934"/>
    <w:rsid w:val="00956A07"/>
    <w:rsid w:val="00956FD1"/>
    <w:rsid w:val="00957401"/>
    <w:rsid w:val="00957D32"/>
    <w:rsid w:val="00957D43"/>
    <w:rsid w:val="00957FA7"/>
    <w:rsid w:val="00960259"/>
    <w:rsid w:val="009607DC"/>
    <w:rsid w:val="0096089D"/>
    <w:rsid w:val="00961411"/>
    <w:rsid w:val="0096275E"/>
    <w:rsid w:val="00962B5E"/>
    <w:rsid w:val="0096309A"/>
    <w:rsid w:val="00963C9D"/>
    <w:rsid w:val="00963E74"/>
    <w:rsid w:val="009644A4"/>
    <w:rsid w:val="00965E66"/>
    <w:rsid w:val="00965E7C"/>
    <w:rsid w:val="00966244"/>
    <w:rsid w:val="00966A94"/>
    <w:rsid w:val="00966F8C"/>
    <w:rsid w:val="009674D5"/>
    <w:rsid w:val="009675B7"/>
    <w:rsid w:val="00967800"/>
    <w:rsid w:val="00967BA5"/>
    <w:rsid w:val="00967CA5"/>
    <w:rsid w:val="00967DB9"/>
    <w:rsid w:val="009704FE"/>
    <w:rsid w:val="0097061E"/>
    <w:rsid w:val="00970747"/>
    <w:rsid w:val="00970B62"/>
    <w:rsid w:val="00971385"/>
    <w:rsid w:val="009713F9"/>
    <w:rsid w:val="009717B1"/>
    <w:rsid w:val="00971873"/>
    <w:rsid w:val="00971CA8"/>
    <w:rsid w:val="00971D35"/>
    <w:rsid w:val="00971E07"/>
    <w:rsid w:val="00972107"/>
    <w:rsid w:val="009722A2"/>
    <w:rsid w:val="00972A85"/>
    <w:rsid w:val="00972C32"/>
    <w:rsid w:val="0097448A"/>
    <w:rsid w:val="00974734"/>
    <w:rsid w:val="00974AA7"/>
    <w:rsid w:val="00974AFF"/>
    <w:rsid w:val="00975103"/>
    <w:rsid w:val="00975462"/>
    <w:rsid w:val="009755F0"/>
    <w:rsid w:val="00975636"/>
    <w:rsid w:val="0097628A"/>
    <w:rsid w:val="0097663D"/>
    <w:rsid w:val="00976757"/>
    <w:rsid w:val="00976776"/>
    <w:rsid w:val="009767B3"/>
    <w:rsid w:val="00976953"/>
    <w:rsid w:val="00976ADE"/>
    <w:rsid w:val="00976E80"/>
    <w:rsid w:val="009772AD"/>
    <w:rsid w:val="0097733F"/>
    <w:rsid w:val="0097743E"/>
    <w:rsid w:val="009775E6"/>
    <w:rsid w:val="009778C5"/>
    <w:rsid w:val="0097792D"/>
    <w:rsid w:val="00977B41"/>
    <w:rsid w:val="00977EBE"/>
    <w:rsid w:val="00977F9D"/>
    <w:rsid w:val="00980044"/>
    <w:rsid w:val="009803BF"/>
    <w:rsid w:val="009808A5"/>
    <w:rsid w:val="00980A9F"/>
    <w:rsid w:val="00980C87"/>
    <w:rsid w:val="0098179E"/>
    <w:rsid w:val="00982151"/>
    <w:rsid w:val="0098277E"/>
    <w:rsid w:val="00982BFE"/>
    <w:rsid w:val="00982D55"/>
    <w:rsid w:val="0098323D"/>
    <w:rsid w:val="009832BE"/>
    <w:rsid w:val="009836D0"/>
    <w:rsid w:val="00983E4A"/>
    <w:rsid w:val="009849D0"/>
    <w:rsid w:val="00985469"/>
    <w:rsid w:val="009857E5"/>
    <w:rsid w:val="00985974"/>
    <w:rsid w:val="009859EE"/>
    <w:rsid w:val="00985F37"/>
    <w:rsid w:val="00985FE8"/>
    <w:rsid w:val="00986090"/>
    <w:rsid w:val="009866CA"/>
    <w:rsid w:val="0098697A"/>
    <w:rsid w:val="00986DD9"/>
    <w:rsid w:val="00987149"/>
    <w:rsid w:val="0098734B"/>
    <w:rsid w:val="009878CF"/>
    <w:rsid w:val="00987CDE"/>
    <w:rsid w:val="00990149"/>
    <w:rsid w:val="00990173"/>
    <w:rsid w:val="009901AA"/>
    <w:rsid w:val="0099095E"/>
    <w:rsid w:val="00990EB1"/>
    <w:rsid w:val="00990EF6"/>
    <w:rsid w:val="00991054"/>
    <w:rsid w:val="00991083"/>
    <w:rsid w:val="00991F37"/>
    <w:rsid w:val="00992321"/>
    <w:rsid w:val="009926A9"/>
    <w:rsid w:val="00993354"/>
    <w:rsid w:val="009933E6"/>
    <w:rsid w:val="00993545"/>
    <w:rsid w:val="00993B26"/>
    <w:rsid w:val="00993B88"/>
    <w:rsid w:val="00993EBE"/>
    <w:rsid w:val="0099400F"/>
    <w:rsid w:val="00994123"/>
    <w:rsid w:val="0099447A"/>
    <w:rsid w:val="009944B5"/>
    <w:rsid w:val="009954D7"/>
    <w:rsid w:val="0099558E"/>
    <w:rsid w:val="0099586E"/>
    <w:rsid w:val="00995EAD"/>
    <w:rsid w:val="00995FA9"/>
    <w:rsid w:val="00996151"/>
    <w:rsid w:val="009962E5"/>
    <w:rsid w:val="009963A1"/>
    <w:rsid w:val="0099652C"/>
    <w:rsid w:val="00996540"/>
    <w:rsid w:val="0099662D"/>
    <w:rsid w:val="0099676D"/>
    <w:rsid w:val="00996905"/>
    <w:rsid w:val="009969FA"/>
    <w:rsid w:val="00996E86"/>
    <w:rsid w:val="009971B5"/>
    <w:rsid w:val="0099733A"/>
    <w:rsid w:val="00997387"/>
    <w:rsid w:val="009973E9"/>
    <w:rsid w:val="009974BB"/>
    <w:rsid w:val="00997A72"/>
    <w:rsid w:val="00997E33"/>
    <w:rsid w:val="009A010C"/>
    <w:rsid w:val="009A023B"/>
    <w:rsid w:val="009A0263"/>
    <w:rsid w:val="009A03D6"/>
    <w:rsid w:val="009A0A5D"/>
    <w:rsid w:val="009A0E52"/>
    <w:rsid w:val="009A1028"/>
    <w:rsid w:val="009A1A46"/>
    <w:rsid w:val="009A1F42"/>
    <w:rsid w:val="009A2E28"/>
    <w:rsid w:val="009A2FFD"/>
    <w:rsid w:val="009A387D"/>
    <w:rsid w:val="009A3BB8"/>
    <w:rsid w:val="009A3BE7"/>
    <w:rsid w:val="009A3D4E"/>
    <w:rsid w:val="009A492A"/>
    <w:rsid w:val="009A4ACD"/>
    <w:rsid w:val="009A5079"/>
    <w:rsid w:val="009A50A5"/>
    <w:rsid w:val="009A565A"/>
    <w:rsid w:val="009A56B4"/>
    <w:rsid w:val="009A5786"/>
    <w:rsid w:val="009A582D"/>
    <w:rsid w:val="009A593B"/>
    <w:rsid w:val="009A5B59"/>
    <w:rsid w:val="009A5CC6"/>
    <w:rsid w:val="009A6509"/>
    <w:rsid w:val="009A66B5"/>
    <w:rsid w:val="009A6954"/>
    <w:rsid w:val="009A6B6E"/>
    <w:rsid w:val="009A6FBB"/>
    <w:rsid w:val="009A724A"/>
    <w:rsid w:val="009A7349"/>
    <w:rsid w:val="009A7CDA"/>
    <w:rsid w:val="009B0BDA"/>
    <w:rsid w:val="009B0C80"/>
    <w:rsid w:val="009B0EFD"/>
    <w:rsid w:val="009B12E8"/>
    <w:rsid w:val="009B1AC8"/>
    <w:rsid w:val="009B21ED"/>
    <w:rsid w:val="009B223D"/>
    <w:rsid w:val="009B2441"/>
    <w:rsid w:val="009B2B82"/>
    <w:rsid w:val="009B31AD"/>
    <w:rsid w:val="009B3DED"/>
    <w:rsid w:val="009B3E99"/>
    <w:rsid w:val="009B4323"/>
    <w:rsid w:val="009B43EF"/>
    <w:rsid w:val="009B4928"/>
    <w:rsid w:val="009B5424"/>
    <w:rsid w:val="009B5557"/>
    <w:rsid w:val="009B5658"/>
    <w:rsid w:val="009B5759"/>
    <w:rsid w:val="009B57F5"/>
    <w:rsid w:val="009B5C8C"/>
    <w:rsid w:val="009B5E24"/>
    <w:rsid w:val="009B6115"/>
    <w:rsid w:val="009B6168"/>
    <w:rsid w:val="009B61D7"/>
    <w:rsid w:val="009B68DD"/>
    <w:rsid w:val="009B7D26"/>
    <w:rsid w:val="009B7D2F"/>
    <w:rsid w:val="009B7EA1"/>
    <w:rsid w:val="009B7F9C"/>
    <w:rsid w:val="009C05F9"/>
    <w:rsid w:val="009C061B"/>
    <w:rsid w:val="009C09DE"/>
    <w:rsid w:val="009C09F9"/>
    <w:rsid w:val="009C0A0A"/>
    <w:rsid w:val="009C1029"/>
    <w:rsid w:val="009C13D7"/>
    <w:rsid w:val="009C18EB"/>
    <w:rsid w:val="009C1C3B"/>
    <w:rsid w:val="009C1DD4"/>
    <w:rsid w:val="009C31D6"/>
    <w:rsid w:val="009C419D"/>
    <w:rsid w:val="009C4594"/>
    <w:rsid w:val="009C45A1"/>
    <w:rsid w:val="009C4AAA"/>
    <w:rsid w:val="009C4B03"/>
    <w:rsid w:val="009C50D0"/>
    <w:rsid w:val="009C5CDD"/>
    <w:rsid w:val="009C6375"/>
    <w:rsid w:val="009C637E"/>
    <w:rsid w:val="009C63B6"/>
    <w:rsid w:val="009C66E2"/>
    <w:rsid w:val="009C6776"/>
    <w:rsid w:val="009C6CEB"/>
    <w:rsid w:val="009C6D34"/>
    <w:rsid w:val="009C6D9D"/>
    <w:rsid w:val="009C708A"/>
    <w:rsid w:val="009C7358"/>
    <w:rsid w:val="009C73B5"/>
    <w:rsid w:val="009C7766"/>
    <w:rsid w:val="009C7FC6"/>
    <w:rsid w:val="009D092E"/>
    <w:rsid w:val="009D0BF0"/>
    <w:rsid w:val="009D14FF"/>
    <w:rsid w:val="009D1995"/>
    <w:rsid w:val="009D1AAF"/>
    <w:rsid w:val="009D1ADD"/>
    <w:rsid w:val="009D1C0F"/>
    <w:rsid w:val="009D1DE3"/>
    <w:rsid w:val="009D1E08"/>
    <w:rsid w:val="009D1F30"/>
    <w:rsid w:val="009D1F52"/>
    <w:rsid w:val="009D2192"/>
    <w:rsid w:val="009D2846"/>
    <w:rsid w:val="009D2EF7"/>
    <w:rsid w:val="009D3BD3"/>
    <w:rsid w:val="009D3E1A"/>
    <w:rsid w:val="009D3F5A"/>
    <w:rsid w:val="009D46B4"/>
    <w:rsid w:val="009D4759"/>
    <w:rsid w:val="009D47EB"/>
    <w:rsid w:val="009D4B95"/>
    <w:rsid w:val="009D4BFF"/>
    <w:rsid w:val="009D4D1C"/>
    <w:rsid w:val="009D51D0"/>
    <w:rsid w:val="009D53C3"/>
    <w:rsid w:val="009D53C5"/>
    <w:rsid w:val="009D5622"/>
    <w:rsid w:val="009D5744"/>
    <w:rsid w:val="009D5AB0"/>
    <w:rsid w:val="009D60D9"/>
    <w:rsid w:val="009D62D6"/>
    <w:rsid w:val="009D663D"/>
    <w:rsid w:val="009D6855"/>
    <w:rsid w:val="009D6A09"/>
    <w:rsid w:val="009D6BF5"/>
    <w:rsid w:val="009D6D69"/>
    <w:rsid w:val="009D7049"/>
    <w:rsid w:val="009D7440"/>
    <w:rsid w:val="009D752D"/>
    <w:rsid w:val="009D7762"/>
    <w:rsid w:val="009D7F25"/>
    <w:rsid w:val="009E05EF"/>
    <w:rsid w:val="009E077E"/>
    <w:rsid w:val="009E0D52"/>
    <w:rsid w:val="009E10CF"/>
    <w:rsid w:val="009E13CA"/>
    <w:rsid w:val="009E1A56"/>
    <w:rsid w:val="009E27E4"/>
    <w:rsid w:val="009E2949"/>
    <w:rsid w:val="009E362A"/>
    <w:rsid w:val="009E3C98"/>
    <w:rsid w:val="009E4098"/>
    <w:rsid w:val="009E41C8"/>
    <w:rsid w:val="009E46BB"/>
    <w:rsid w:val="009E486B"/>
    <w:rsid w:val="009E4CF8"/>
    <w:rsid w:val="009E5754"/>
    <w:rsid w:val="009E58F7"/>
    <w:rsid w:val="009E5E51"/>
    <w:rsid w:val="009E5FC0"/>
    <w:rsid w:val="009E601A"/>
    <w:rsid w:val="009E6584"/>
    <w:rsid w:val="009E67AC"/>
    <w:rsid w:val="009E6B6B"/>
    <w:rsid w:val="009E722A"/>
    <w:rsid w:val="009E77A4"/>
    <w:rsid w:val="009E78B1"/>
    <w:rsid w:val="009F01EC"/>
    <w:rsid w:val="009F056D"/>
    <w:rsid w:val="009F0854"/>
    <w:rsid w:val="009F1420"/>
    <w:rsid w:val="009F1679"/>
    <w:rsid w:val="009F2013"/>
    <w:rsid w:val="009F2121"/>
    <w:rsid w:val="009F299E"/>
    <w:rsid w:val="009F2A63"/>
    <w:rsid w:val="009F3097"/>
    <w:rsid w:val="009F30FB"/>
    <w:rsid w:val="009F3344"/>
    <w:rsid w:val="009F34A5"/>
    <w:rsid w:val="009F35D6"/>
    <w:rsid w:val="009F37D4"/>
    <w:rsid w:val="009F382F"/>
    <w:rsid w:val="009F3F2D"/>
    <w:rsid w:val="009F4291"/>
    <w:rsid w:val="009F45C1"/>
    <w:rsid w:val="009F4E6C"/>
    <w:rsid w:val="009F4FCC"/>
    <w:rsid w:val="009F52D7"/>
    <w:rsid w:val="009F5718"/>
    <w:rsid w:val="009F599B"/>
    <w:rsid w:val="009F620D"/>
    <w:rsid w:val="009F6CD3"/>
    <w:rsid w:val="009F6E7A"/>
    <w:rsid w:val="009F70F8"/>
    <w:rsid w:val="009F71AF"/>
    <w:rsid w:val="009F7393"/>
    <w:rsid w:val="009F750C"/>
    <w:rsid w:val="009F7637"/>
    <w:rsid w:val="009F765D"/>
    <w:rsid w:val="009F7E98"/>
    <w:rsid w:val="00A00172"/>
    <w:rsid w:val="00A0024B"/>
    <w:rsid w:val="00A002EB"/>
    <w:rsid w:val="00A008A0"/>
    <w:rsid w:val="00A008AC"/>
    <w:rsid w:val="00A00B7C"/>
    <w:rsid w:val="00A01459"/>
    <w:rsid w:val="00A01ADB"/>
    <w:rsid w:val="00A01FB1"/>
    <w:rsid w:val="00A0311B"/>
    <w:rsid w:val="00A03A4F"/>
    <w:rsid w:val="00A03AD3"/>
    <w:rsid w:val="00A03C34"/>
    <w:rsid w:val="00A043B8"/>
    <w:rsid w:val="00A045D4"/>
    <w:rsid w:val="00A04ACA"/>
    <w:rsid w:val="00A04E76"/>
    <w:rsid w:val="00A05185"/>
    <w:rsid w:val="00A05224"/>
    <w:rsid w:val="00A0558B"/>
    <w:rsid w:val="00A055A2"/>
    <w:rsid w:val="00A05B2C"/>
    <w:rsid w:val="00A060BE"/>
    <w:rsid w:val="00A063CC"/>
    <w:rsid w:val="00A06A61"/>
    <w:rsid w:val="00A06E14"/>
    <w:rsid w:val="00A077E7"/>
    <w:rsid w:val="00A07DAF"/>
    <w:rsid w:val="00A10CAD"/>
    <w:rsid w:val="00A11847"/>
    <w:rsid w:val="00A11A9C"/>
    <w:rsid w:val="00A11B63"/>
    <w:rsid w:val="00A124E7"/>
    <w:rsid w:val="00A12513"/>
    <w:rsid w:val="00A128D8"/>
    <w:rsid w:val="00A135E8"/>
    <w:rsid w:val="00A13768"/>
    <w:rsid w:val="00A13A13"/>
    <w:rsid w:val="00A14870"/>
    <w:rsid w:val="00A148B1"/>
    <w:rsid w:val="00A14A4B"/>
    <w:rsid w:val="00A1594B"/>
    <w:rsid w:val="00A15E0A"/>
    <w:rsid w:val="00A15E96"/>
    <w:rsid w:val="00A1605E"/>
    <w:rsid w:val="00A1632F"/>
    <w:rsid w:val="00A164BB"/>
    <w:rsid w:val="00A16771"/>
    <w:rsid w:val="00A175B9"/>
    <w:rsid w:val="00A17714"/>
    <w:rsid w:val="00A17B90"/>
    <w:rsid w:val="00A20244"/>
    <w:rsid w:val="00A205CB"/>
    <w:rsid w:val="00A20FCB"/>
    <w:rsid w:val="00A214F6"/>
    <w:rsid w:val="00A21671"/>
    <w:rsid w:val="00A21C42"/>
    <w:rsid w:val="00A22532"/>
    <w:rsid w:val="00A226FC"/>
    <w:rsid w:val="00A22967"/>
    <w:rsid w:val="00A2324F"/>
    <w:rsid w:val="00A23C4F"/>
    <w:rsid w:val="00A24A78"/>
    <w:rsid w:val="00A24AD5"/>
    <w:rsid w:val="00A24EF0"/>
    <w:rsid w:val="00A24F15"/>
    <w:rsid w:val="00A25112"/>
    <w:rsid w:val="00A25597"/>
    <w:rsid w:val="00A258DE"/>
    <w:rsid w:val="00A25998"/>
    <w:rsid w:val="00A25D3D"/>
    <w:rsid w:val="00A25E2A"/>
    <w:rsid w:val="00A26570"/>
    <w:rsid w:val="00A26971"/>
    <w:rsid w:val="00A26A12"/>
    <w:rsid w:val="00A26AB2"/>
    <w:rsid w:val="00A2732F"/>
    <w:rsid w:val="00A273BC"/>
    <w:rsid w:val="00A2786E"/>
    <w:rsid w:val="00A27E5A"/>
    <w:rsid w:val="00A300A8"/>
    <w:rsid w:val="00A30385"/>
    <w:rsid w:val="00A30BE3"/>
    <w:rsid w:val="00A30C2C"/>
    <w:rsid w:val="00A30C4B"/>
    <w:rsid w:val="00A31219"/>
    <w:rsid w:val="00A320C9"/>
    <w:rsid w:val="00A32101"/>
    <w:rsid w:val="00A32381"/>
    <w:rsid w:val="00A32F48"/>
    <w:rsid w:val="00A3310C"/>
    <w:rsid w:val="00A33620"/>
    <w:rsid w:val="00A3365A"/>
    <w:rsid w:val="00A3464C"/>
    <w:rsid w:val="00A3472B"/>
    <w:rsid w:val="00A34D55"/>
    <w:rsid w:val="00A351CF"/>
    <w:rsid w:val="00A353DE"/>
    <w:rsid w:val="00A3557E"/>
    <w:rsid w:val="00A35828"/>
    <w:rsid w:val="00A35B50"/>
    <w:rsid w:val="00A36470"/>
    <w:rsid w:val="00A366A9"/>
    <w:rsid w:val="00A36C22"/>
    <w:rsid w:val="00A36DF1"/>
    <w:rsid w:val="00A371E0"/>
    <w:rsid w:val="00A375D8"/>
    <w:rsid w:val="00A37648"/>
    <w:rsid w:val="00A3776B"/>
    <w:rsid w:val="00A37A16"/>
    <w:rsid w:val="00A37C16"/>
    <w:rsid w:val="00A37D18"/>
    <w:rsid w:val="00A37FD8"/>
    <w:rsid w:val="00A4024C"/>
    <w:rsid w:val="00A4070C"/>
    <w:rsid w:val="00A40852"/>
    <w:rsid w:val="00A40972"/>
    <w:rsid w:val="00A40BE1"/>
    <w:rsid w:val="00A40FB1"/>
    <w:rsid w:val="00A410A0"/>
    <w:rsid w:val="00A41475"/>
    <w:rsid w:val="00A41B8F"/>
    <w:rsid w:val="00A42466"/>
    <w:rsid w:val="00A4269C"/>
    <w:rsid w:val="00A42929"/>
    <w:rsid w:val="00A42EF8"/>
    <w:rsid w:val="00A42FD4"/>
    <w:rsid w:val="00A43012"/>
    <w:rsid w:val="00A43993"/>
    <w:rsid w:val="00A43AC5"/>
    <w:rsid w:val="00A43C62"/>
    <w:rsid w:val="00A43E4E"/>
    <w:rsid w:val="00A43E7E"/>
    <w:rsid w:val="00A43F85"/>
    <w:rsid w:val="00A44041"/>
    <w:rsid w:val="00A44232"/>
    <w:rsid w:val="00A444F0"/>
    <w:rsid w:val="00A44A59"/>
    <w:rsid w:val="00A44BA8"/>
    <w:rsid w:val="00A451E6"/>
    <w:rsid w:val="00A45477"/>
    <w:rsid w:val="00A45B57"/>
    <w:rsid w:val="00A46048"/>
    <w:rsid w:val="00A464F4"/>
    <w:rsid w:val="00A465F5"/>
    <w:rsid w:val="00A46F4C"/>
    <w:rsid w:val="00A47116"/>
    <w:rsid w:val="00A47457"/>
    <w:rsid w:val="00A47570"/>
    <w:rsid w:val="00A476F1"/>
    <w:rsid w:val="00A4775C"/>
    <w:rsid w:val="00A50022"/>
    <w:rsid w:val="00A500BC"/>
    <w:rsid w:val="00A5019D"/>
    <w:rsid w:val="00A50C1D"/>
    <w:rsid w:val="00A50EBA"/>
    <w:rsid w:val="00A51230"/>
    <w:rsid w:val="00A51703"/>
    <w:rsid w:val="00A517A1"/>
    <w:rsid w:val="00A5194D"/>
    <w:rsid w:val="00A51B0A"/>
    <w:rsid w:val="00A523B6"/>
    <w:rsid w:val="00A52678"/>
    <w:rsid w:val="00A528FE"/>
    <w:rsid w:val="00A52918"/>
    <w:rsid w:val="00A52B5E"/>
    <w:rsid w:val="00A531F3"/>
    <w:rsid w:val="00A53AC8"/>
    <w:rsid w:val="00A53F9C"/>
    <w:rsid w:val="00A543E6"/>
    <w:rsid w:val="00A55156"/>
    <w:rsid w:val="00A551B5"/>
    <w:rsid w:val="00A5540D"/>
    <w:rsid w:val="00A55FC5"/>
    <w:rsid w:val="00A566DF"/>
    <w:rsid w:val="00A56B54"/>
    <w:rsid w:val="00A56E1F"/>
    <w:rsid w:val="00A56F75"/>
    <w:rsid w:val="00A56FEB"/>
    <w:rsid w:val="00A5706E"/>
    <w:rsid w:val="00A57675"/>
    <w:rsid w:val="00A5770D"/>
    <w:rsid w:val="00A5774F"/>
    <w:rsid w:val="00A57F88"/>
    <w:rsid w:val="00A600AD"/>
    <w:rsid w:val="00A60815"/>
    <w:rsid w:val="00A61257"/>
    <w:rsid w:val="00A61C53"/>
    <w:rsid w:val="00A61EAE"/>
    <w:rsid w:val="00A6248C"/>
    <w:rsid w:val="00A63066"/>
    <w:rsid w:val="00A63094"/>
    <w:rsid w:val="00A633B9"/>
    <w:rsid w:val="00A634CA"/>
    <w:rsid w:val="00A635C2"/>
    <w:rsid w:val="00A636FB"/>
    <w:rsid w:val="00A63AE5"/>
    <w:rsid w:val="00A63D58"/>
    <w:rsid w:val="00A640A5"/>
    <w:rsid w:val="00A642F2"/>
    <w:rsid w:val="00A64933"/>
    <w:rsid w:val="00A651DC"/>
    <w:rsid w:val="00A65989"/>
    <w:rsid w:val="00A65AE3"/>
    <w:rsid w:val="00A66240"/>
    <w:rsid w:val="00A6639D"/>
    <w:rsid w:val="00A667A1"/>
    <w:rsid w:val="00A66ED5"/>
    <w:rsid w:val="00A67845"/>
    <w:rsid w:val="00A67A96"/>
    <w:rsid w:val="00A67AB6"/>
    <w:rsid w:val="00A67D10"/>
    <w:rsid w:val="00A70362"/>
    <w:rsid w:val="00A707A0"/>
    <w:rsid w:val="00A7085F"/>
    <w:rsid w:val="00A708BE"/>
    <w:rsid w:val="00A71317"/>
    <w:rsid w:val="00A71463"/>
    <w:rsid w:val="00A72103"/>
    <w:rsid w:val="00A72F1C"/>
    <w:rsid w:val="00A73090"/>
    <w:rsid w:val="00A73463"/>
    <w:rsid w:val="00A73CA2"/>
    <w:rsid w:val="00A73F15"/>
    <w:rsid w:val="00A73FD9"/>
    <w:rsid w:val="00A743A5"/>
    <w:rsid w:val="00A745A8"/>
    <w:rsid w:val="00A748F8"/>
    <w:rsid w:val="00A74B0D"/>
    <w:rsid w:val="00A74DFB"/>
    <w:rsid w:val="00A74E11"/>
    <w:rsid w:val="00A75121"/>
    <w:rsid w:val="00A7549F"/>
    <w:rsid w:val="00A75500"/>
    <w:rsid w:val="00A759D5"/>
    <w:rsid w:val="00A75BBD"/>
    <w:rsid w:val="00A76122"/>
    <w:rsid w:val="00A76419"/>
    <w:rsid w:val="00A76940"/>
    <w:rsid w:val="00A76F1E"/>
    <w:rsid w:val="00A77182"/>
    <w:rsid w:val="00A77617"/>
    <w:rsid w:val="00A778F0"/>
    <w:rsid w:val="00A80003"/>
    <w:rsid w:val="00A80036"/>
    <w:rsid w:val="00A80409"/>
    <w:rsid w:val="00A8046E"/>
    <w:rsid w:val="00A804A4"/>
    <w:rsid w:val="00A80668"/>
    <w:rsid w:val="00A80A38"/>
    <w:rsid w:val="00A80DE0"/>
    <w:rsid w:val="00A80E26"/>
    <w:rsid w:val="00A813F1"/>
    <w:rsid w:val="00A815DB"/>
    <w:rsid w:val="00A81945"/>
    <w:rsid w:val="00A81950"/>
    <w:rsid w:val="00A81BCB"/>
    <w:rsid w:val="00A81F8F"/>
    <w:rsid w:val="00A81FDA"/>
    <w:rsid w:val="00A82072"/>
    <w:rsid w:val="00A82225"/>
    <w:rsid w:val="00A82E41"/>
    <w:rsid w:val="00A8366A"/>
    <w:rsid w:val="00A837D3"/>
    <w:rsid w:val="00A839B7"/>
    <w:rsid w:val="00A84317"/>
    <w:rsid w:val="00A8448D"/>
    <w:rsid w:val="00A8491F"/>
    <w:rsid w:val="00A84C80"/>
    <w:rsid w:val="00A85150"/>
    <w:rsid w:val="00A851A2"/>
    <w:rsid w:val="00A85D4D"/>
    <w:rsid w:val="00A8605C"/>
    <w:rsid w:val="00A866E5"/>
    <w:rsid w:val="00A86D26"/>
    <w:rsid w:val="00A86DC3"/>
    <w:rsid w:val="00A86F37"/>
    <w:rsid w:val="00A873C0"/>
    <w:rsid w:val="00A8795F"/>
    <w:rsid w:val="00A900E8"/>
    <w:rsid w:val="00A901AE"/>
    <w:rsid w:val="00A9059D"/>
    <w:rsid w:val="00A90C5F"/>
    <w:rsid w:val="00A90D15"/>
    <w:rsid w:val="00A90D57"/>
    <w:rsid w:val="00A910DB"/>
    <w:rsid w:val="00A915F0"/>
    <w:rsid w:val="00A9166B"/>
    <w:rsid w:val="00A9198C"/>
    <w:rsid w:val="00A91ED7"/>
    <w:rsid w:val="00A9223A"/>
    <w:rsid w:val="00A925BA"/>
    <w:rsid w:val="00A92BE0"/>
    <w:rsid w:val="00A930E5"/>
    <w:rsid w:val="00A93236"/>
    <w:rsid w:val="00A93360"/>
    <w:rsid w:val="00A93550"/>
    <w:rsid w:val="00A9378F"/>
    <w:rsid w:val="00A93B39"/>
    <w:rsid w:val="00A94207"/>
    <w:rsid w:val="00A943D4"/>
    <w:rsid w:val="00A945F6"/>
    <w:rsid w:val="00A94DBE"/>
    <w:rsid w:val="00A94E20"/>
    <w:rsid w:val="00A951D1"/>
    <w:rsid w:val="00A95750"/>
    <w:rsid w:val="00A957EA"/>
    <w:rsid w:val="00A95814"/>
    <w:rsid w:val="00A95B39"/>
    <w:rsid w:val="00A95BDD"/>
    <w:rsid w:val="00A96381"/>
    <w:rsid w:val="00A96523"/>
    <w:rsid w:val="00A96565"/>
    <w:rsid w:val="00A96A79"/>
    <w:rsid w:val="00A96C5B"/>
    <w:rsid w:val="00A97205"/>
    <w:rsid w:val="00A97A3D"/>
    <w:rsid w:val="00A97EDB"/>
    <w:rsid w:val="00AA01B7"/>
    <w:rsid w:val="00AA02D1"/>
    <w:rsid w:val="00AA053F"/>
    <w:rsid w:val="00AA0A4A"/>
    <w:rsid w:val="00AA161C"/>
    <w:rsid w:val="00AA18F5"/>
    <w:rsid w:val="00AA1FC0"/>
    <w:rsid w:val="00AA2550"/>
    <w:rsid w:val="00AA2C3F"/>
    <w:rsid w:val="00AA354D"/>
    <w:rsid w:val="00AA356C"/>
    <w:rsid w:val="00AA3704"/>
    <w:rsid w:val="00AA373B"/>
    <w:rsid w:val="00AA3A2A"/>
    <w:rsid w:val="00AA3C33"/>
    <w:rsid w:val="00AA3EB4"/>
    <w:rsid w:val="00AA412E"/>
    <w:rsid w:val="00AA42A7"/>
    <w:rsid w:val="00AA42C6"/>
    <w:rsid w:val="00AA49F6"/>
    <w:rsid w:val="00AA4D3B"/>
    <w:rsid w:val="00AA4EAF"/>
    <w:rsid w:val="00AA5689"/>
    <w:rsid w:val="00AA5C01"/>
    <w:rsid w:val="00AA6174"/>
    <w:rsid w:val="00AA64BB"/>
    <w:rsid w:val="00AA71FA"/>
    <w:rsid w:val="00AA7E2F"/>
    <w:rsid w:val="00AB09BA"/>
    <w:rsid w:val="00AB0EC8"/>
    <w:rsid w:val="00AB1015"/>
    <w:rsid w:val="00AB1055"/>
    <w:rsid w:val="00AB1656"/>
    <w:rsid w:val="00AB1DD1"/>
    <w:rsid w:val="00AB1F4D"/>
    <w:rsid w:val="00AB1FB7"/>
    <w:rsid w:val="00AB273B"/>
    <w:rsid w:val="00AB2B37"/>
    <w:rsid w:val="00AB2D43"/>
    <w:rsid w:val="00AB34EA"/>
    <w:rsid w:val="00AB37DE"/>
    <w:rsid w:val="00AB3970"/>
    <w:rsid w:val="00AB3E2C"/>
    <w:rsid w:val="00AB44AB"/>
    <w:rsid w:val="00AB45FA"/>
    <w:rsid w:val="00AB48D5"/>
    <w:rsid w:val="00AB4CC2"/>
    <w:rsid w:val="00AB4D65"/>
    <w:rsid w:val="00AB55E5"/>
    <w:rsid w:val="00AB56E4"/>
    <w:rsid w:val="00AB5797"/>
    <w:rsid w:val="00AB5DEC"/>
    <w:rsid w:val="00AB6280"/>
    <w:rsid w:val="00AB6ED5"/>
    <w:rsid w:val="00AB6F8B"/>
    <w:rsid w:val="00AC01DC"/>
    <w:rsid w:val="00AC0320"/>
    <w:rsid w:val="00AC09BA"/>
    <w:rsid w:val="00AC1189"/>
    <w:rsid w:val="00AC129C"/>
    <w:rsid w:val="00AC138A"/>
    <w:rsid w:val="00AC1392"/>
    <w:rsid w:val="00AC160B"/>
    <w:rsid w:val="00AC1768"/>
    <w:rsid w:val="00AC18E3"/>
    <w:rsid w:val="00AC192F"/>
    <w:rsid w:val="00AC1F6E"/>
    <w:rsid w:val="00AC1FE1"/>
    <w:rsid w:val="00AC2B37"/>
    <w:rsid w:val="00AC2FBF"/>
    <w:rsid w:val="00AC346F"/>
    <w:rsid w:val="00AC52CC"/>
    <w:rsid w:val="00AC539E"/>
    <w:rsid w:val="00AC540E"/>
    <w:rsid w:val="00AC5585"/>
    <w:rsid w:val="00AC5814"/>
    <w:rsid w:val="00AC5A04"/>
    <w:rsid w:val="00AC5ACA"/>
    <w:rsid w:val="00AC5C1B"/>
    <w:rsid w:val="00AC5FD1"/>
    <w:rsid w:val="00AC6201"/>
    <w:rsid w:val="00AC6791"/>
    <w:rsid w:val="00AC728F"/>
    <w:rsid w:val="00AC7499"/>
    <w:rsid w:val="00AC7DE2"/>
    <w:rsid w:val="00AD0945"/>
    <w:rsid w:val="00AD11E3"/>
    <w:rsid w:val="00AD1449"/>
    <w:rsid w:val="00AD1951"/>
    <w:rsid w:val="00AD2035"/>
    <w:rsid w:val="00AD20CA"/>
    <w:rsid w:val="00AD2482"/>
    <w:rsid w:val="00AD2544"/>
    <w:rsid w:val="00AD25B6"/>
    <w:rsid w:val="00AD2624"/>
    <w:rsid w:val="00AD27F3"/>
    <w:rsid w:val="00AD29F1"/>
    <w:rsid w:val="00AD2C42"/>
    <w:rsid w:val="00AD2E9D"/>
    <w:rsid w:val="00AD3197"/>
    <w:rsid w:val="00AD329E"/>
    <w:rsid w:val="00AD3992"/>
    <w:rsid w:val="00AD3F93"/>
    <w:rsid w:val="00AD4140"/>
    <w:rsid w:val="00AD4201"/>
    <w:rsid w:val="00AD4685"/>
    <w:rsid w:val="00AD4B43"/>
    <w:rsid w:val="00AD6081"/>
    <w:rsid w:val="00AD63BD"/>
    <w:rsid w:val="00AD66D5"/>
    <w:rsid w:val="00AD6C00"/>
    <w:rsid w:val="00AD6C30"/>
    <w:rsid w:val="00AD6F3C"/>
    <w:rsid w:val="00AD6FFF"/>
    <w:rsid w:val="00AD70FD"/>
    <w:rsid w:val="00AD722A"/>
    <w:rsid w:val="00AD7B72"/>
    <w:rsid w:val="00AD7FE7"/>
    <w:rsid w:val="00AE058D"/>
    <w:rsid w:val="00AE0F2A"/>
    <w:rsid w:val="00AE1578"/>
    <w:rsid w:val="00AE175F"/>
    <w:rsid w:val="00AE18AA"/>
    <w:rsid w:val="00AE1BC9"/>
    <w:rsid w:val="00AE1E86"/>
    <w:rsid w:val="00AE1FBB"/>
    <w:rsid w:val="00AE20D5"/>
    <w:rsid w:val="00AE2E32"/>
    <w:rsid w:val="00AE327E"/>
    <w:rsid w:val="00AE329B"/>
    <w:rsid w:val="00AE3881"/>
    <w:rsid w:val="00AE3A20"/>
    <w:rsid w:val="00AE3A67"/>
    <w:rsid w:val="00AE3B11"/>
    <w:rsid w:val="00AE3B34"/>
    <w:rsid w:val="00AE41D2"/>
    <w:rsid w:val="00AE448E"/>
    <w:rsid w:val="00AE520B"/>
    <w:rsid w:val="00AE5A93"/>
    <w:rsid w:val="00AE5B5A"/>
    <w:rsid w:val="00AE5CEA"/>
    <w:rsid w:val="00AE5D98"/>
    <w:rsid w:val="00AE6058"/>
    <w:rsid w:val="00AE60F3"/>
    <w:rsid w:val="00AE61A4"/>
    <w:rsid w:val="00AE6462"/>
    <w:rsid w:val="00AE66E4"/>
    <w:rsid w:val="00AE6F7A"/>
    <w:rsid w:val="00AE7088"/>
    <w:rsid w:val="00AE7175"/>
    <w:rsid w:val="00AE7D83"/>
    <w:rsid w:val="00AF0108"/>
    <w:rsid w:val="00AF0354"/>
    <w:rsid w:val="00AF043E"/>
    <w:rsid w:val="00AF0E7E"/>
    <w:rsid w:val="00AF0FB8"/>
    <w:rsid w:val="00AF16AB"/>
    <w:rsid w:val="00AF1B66"/>
    <w:rsid w:val="00AF1EBB"/>
    <w:rsid w:val="00AF243F"/>
    <w:rsid w:val="00AF28A5"/>
    <w:rsid w:val="00AF2942"/>
    <w:rsid w:val="00AF2FB7"/>
    <w:rsid w:val="00AF30C5"/>
    <w:rsid w:val="00AF325B"/>
    <w:rsid w:val="00AF3362"/>
    <w:rsid w:val="00AF36E1"/>
    <w:rsid w:val="00AF36FA"/>
    <w:rsid w:val="00AF38AB"/>
    <w:rsid w:val="00AF523A"/>
    <w:rsid w:val="00AF525B"/>
    <w:rsid w:val="00AF5412"/>
    <w:rsid w:val="00AF5796"/>
    <w:rsid w:val="00AF5869"/>
    <w:rsid w:val="00AF5F83"/>
    <w:rsid w:val="00AF626B"/>
    <w:rsid w:val="00AF6687"/>
    <w:rsid w:val="00AF6DDC"/>
    <w:rsid w:val="00AF6FF4"/>
    <w:rsid w:val="00AF70D4"/>
    <w:rsid w:val="00AF7224"/>
    <w:rsid w:val="00AF7474"/>
    <w:rsid w:val="00AF7A1B"/>
    <w:rsid w:val="00B0058C"/>
    <w:rsid w:val="00B006F4"/>
    <w:rsid w:val="00B0092A"/>
    <w:rsid w:val="00B0096D"/>
    <w:rsid w:val="00B009B7"/>
    <w:rsid w:val="00B00E1D"/>
    <w:rsid w:val="00B00EB7"/>
    <w:rsid w:val="00B00EE5"/>
    <w:rsid w:val="00B010AD"/>
    <w:rsid w:val="00B011F1"/>
    <w:rsid w:val="00B01369"/>
    <w:rsid w:val="00B01444"/>
    <w:rsid w:val="00B0154B"/>
    <w:rsid w:val="00B01BC2"/>
    <w:rsid w:val="00B01BE5"/>
    <w:rsid w:val="00B01C92"/>
    <w:rsid w:val="00B01F6F"/>
    <w:rsid w:val="00B020FC"/>
    <w:rsid w:val="00B022F1"/>
    <w:rsid w:val="00B0269B"/>
    <w:rsid w:val="00B02C0B"/>
    <w:rsid w:val="00B02FD4"/>
    <w:rsid w:val="00B03017"/>
    <w:rsid w:val="00B033F0"/>
    <w:rsid w:val="00B043F0"/>
    <w:rsid w:val="00B04452"/>
    <w:rsid w:val="00B04497"/>
    <w:rsid w:val="00B04510"/>
    <w:rsid w:val="00B04798"/>
    <w:rsid w:val="00B047CE"/>
    <w:rsid w:val="00B047FF"/>
    <w:rsid w:val="00B048AF"/>
    <w:rsid w:val="00B05809"/>
    <w:rsid w:val="00B05869"/>
    <w:rsid w:val="00B05DC8"/>
    <w:rsid w:val="00B06015"/>
    <w:rsid w:val="00B06535"/>
    <w:rsid w:val="00B066FE"/>
    <w:rsid w:val="00B07250"/>
    <w:rsid w:val="00B077B3"/>
    <w:rsid w:val="00B0785B"/>
    <w:rsid w:val="00B07BA4"/>
    <w:rsid w:val="00B10474"/>
    <w:rsid w:val="00B10FA5"/>
    <w:rsid w:val="00B11366"/>
    <w:rsid w:val="00B11746"/>
    <w:rsid w:val="00B118A5"/>
    <w:rsid w:val="00B11AEE"/>
    <w:rsid w:val="00B11B24"/>
    <w:rsid w:val="00B11CF3"/>
    <w:rsid w:val="00B11DAE"/>
    <w:rsid w:val="00B121EB"/>
    <w:rsid w:val="00B122CC"/>
    <w:rsid w:val="00B12E7A"/>
    <w:rsid w:val="00B13238"/>
    <w:rsid w:val="00B13417"/>
    <w:rsid w:val="00B13D6E"/>
    <w:rsid w:val="00B14111"/>
    <w:rsid w:val="00B14551"/>
    <w:rsid w:val="00B1468F"/>
    <w:rsid w:val="00B14751"/>
    <w:rsid w:val="00B149EC"/>
    <w:rsid w:val="00B14D5C"/>
    <w:rsid w:val="00B155CD"/>
    <w:rsid w:val="00B15601"/>
    <w:rsid w:val="00B1581D"/>
    <w:rsid w:val="00B15C15"/>
    <w:rsid w:val="00B166EF"/>
    <w:rsid w:val="00B16C9D"/>
    <w:rsid w:val="00B16F6A"/>
    <w:rsid w:val="00B17EFA"/>
    <w:rsid w:val="00B17FD9"/>
    <w:rsid w:val="00B20C4A"/>
    <w:rsid w:val="00B20CE1"/>
    <w:rsid w:val="00B21125"/>
    <w:rsid w:val="00B214CA"/>
    <w:rsid w:val="00B21BE6"/>
    <w:rsid w:val="00B21D27"/>
    <w:rsid w:val="00B21D5D"/>
    <w:rsid w:val="00B21DF7"/>
    <w:rsid w:val="00B2242C"/>
    <w:rsid w:val="00B22E41"/>
    <w:rsid w:val="00B239E8"/>
    <w:rsid w:val="00B23A14"/>
    <w:rsid w:val="00B23DB6"/>
    <w:rsid w:val="00B241A5"/>
    <w:rsid w:val="00B243DA"/>
    <w:rsid w:val="00B24594"/>
    <w:rsid w:val="00B24597"/>
    <w:rsid w:val="00B24867"/>
    <w:rsid w:val="00B249EF"/>
    <w:rsid w:val="00B24BB2"/>
    <w:rsid w:val="00B24F4B"/>
    <w:rsid w:val="00B252C7"/>
    <w:rsid w:val="00B2641C"/>
    <w:rsid w:val="00B2689E"/>
    <w:rsid w:val="00B26998"/>
    <w:rsid w:val="00B26B58"/>
    <w:rsid w:val="00B272BF"/>
    <w:rsid w:val="00B273D8"/>
    <w:rsid w:val="00B276E0"/>
    <w:rsid w:val="00B278DC"/>
    <w:rsid w:val="00B2793B"/>
    <w:rsid w:val="00B305B9"/>
    <w:rsid w:val="00B308F6"/>
    <w:rsid w:val="00B30A54"/>
    <w:rsid w:val="00B3119F"/>
    <w:rsid w:val="00B31241"/>
    <w:rsid w:val="00B312E1"/>
    <w:rsid w:val="00B31690"/>
    <w:rsid w:val="00B31808"/>
    <w:rsid w:val="00B31BC5"/>
    <w:rsid w:val="00B31F51"/>
    <w:rsid w:val="00B32660"/>
    <w:rsid w:val="00B32705"/>
    <w:rsid w:val="00B327A4"/>
    <w:rsid w:val="00B32891"/>
    <w:rsid w:val="00B32B8C"/>
    <w:rsid w:val="00B33985"/>
    <w:rsid w:val="00B33E8E"/>
    <w:rsid w:val="00B34554"/>
    <w:rsid w:val="00B34A09"/>
    <w:rsid w:val="00B34C4F"/>
    <w:rsid w:val="00B34EF0"/>
    <w:rsid w:val="00B351EC"/>
    <w:rsid w:val="00B359DD"/>
    <w:rsid w:val="00B35F41"/>
    <w:rsid w:val="00B3628A"/>
    <w:rsid w:val="00B36A9E"/>
    <w:rsid w:val="00B36AD1"/>
    <w:rsid w:val="00B373EB"/>
    <w:rsid w:val="00B37CB9"/>
    <w:rsid w:val="00B37ECB"/>
    <w:rsid w:val="00B40083"/>
    <w:rsid w:val="00B4022D"/>
    <w:rsid w:val="00B403CB"/>
    <w:rsid w:val="00B40444"/>
    <w:rsid w:val="00B40617"/>
    <w:rsid w:val="00B408EB"/>
    <w:rsid w:val="00B40BBA"/>
    <w:rsid w:val="00B40F6C"/>
    <w:rsid w:val="00B416C6"/>
    <w:rsid w:val="00B41761"/>
    <w:rsid w:val="00B422CB"/>
    <w:rsid w:val="00B42385"/>
    <w:rsid w:val="00B424D0"/>
    <w:rsid w:val="00B42A5F"/>
    <w:rsid w:val="00B44570"/>
    <w:rsid w:val="00B451A4"/>
    <w:rsid w:val="00B452DB"/>
    <w:rsid w:val="00B45388"/>
    <w:rsid w:val="00B453E6"/>
    <w:rsid w:val="00B45932"/>
    <w:rsid w:val="00B45E4D"/>
    <w:rsid w:val="00B46C31"/>
    <w:rsid w:val="00B47757"/>
    <w:rsid w:val="00B515BA"/>
    <w:rsid w:val="00B519E7"/>
    <w:rsid w:val="00B51A6F"/>
    <w:rsid w:val="00B5212F"/>
    <w:rsid w:val="00B5214B"/>
    <w:rsid w:val="00B52254"/>
    <w:rsid w:val="00B5233C"/>
    <w:rsid w:val="00B52363"/>
    <w:rsid w:val="00B524DD"/>
    <w:rsid w:val="00B52B7C"/>
    <w:rsid w:val="00B5343F"/>
    <w:rsid w:val="00B53536"/>
    <w:rsid w:val="00B53AC7"/>
    <w:rsid w:val="00B53D06"/>
    <w:rsid w:val="00B545D5"/>
    <w:rsid w:val="00B54A72"/>
    <w:rsid w:val="00B54E93"/>
    <w:rsid w:val="00B55D43"/>
    <w:rsid w:val="00B56C9C"/>
    <w:rsid w:val="00B56F15"/>
    <w:rsid w:val="00B57148"/>
    <w:rsid w:val="00B572EC"/>
    <w:rsid w:val="00B60ACE"/>
    <w:rsid w:val="00B6124D"/>
    <w:rsid w:val="00B6167A"/>
    <w:rsid w:val="00B61695"/>
    <w:rsid w:val="00B6192A"/>
    <w:rsid w:val="00B61A51"/>
    <w:rsid w:val="00B61E45"/>
    <w:rsid w:val="00B61E53"/>
    <w:rsid w:val="00B61E99"/>
    <w:rsid w:val="00B62009"/>
    <w:rsid w:val="00B621CA"/>
    <w:rsid w:val="00B624DB"/>
    <w:rsid w:val="00B629FC"/>
    <w:rsid w:val="00B63611"/>
    <w:rsid w:val="00B63C83"/>
    <w:rsid w:val="00B63DEA"/>
    <w:rsid w:val="00B63E14"/>
    <w:rsid w:val="00B64115"/>
    <w:rsid w:val="00B64261"/>
    <w:rsid w:val="00B64446"/>
    <w:rsid w:val="00B644FE"/>
    <w:rsid w:val="00B647B2"/>
    <w:rsid w:val="00B64B98"/>
    <w:rsid w:val="00B64B9F"/>
    <w:rsid w:val="00B64CC6"/>
    <w:rsid w:val="00B64D8C"/>
    <w:rsid w:val="00B65C7E"/>
    <w:rsid w:val="00B664D1"/>
    <w:rsid w:val="00B66511"/>
    <w:rsid w:val="00B672F8"/>
    <w:rsid w:val="00B6781B"/>
    <w:rsid w:val="00B67EA2"/>
    <w:rsid w:val="00B67EE1"/>
    <w:rsid w:val="00B70175"/>
    <w:rsid w:val="00B7033F"/>
    <w:rsid w:val="00B70AF1"/>
    <w:rsid w:val="00B70E09"/>
    <w:rsid w:val="00B70F43"/>
    <w:rsid w:val="00B71025"/>
    <w:rsid w:val="00B71304"/>
    <w:rsid w:val="00B71428"/>
    <w:rsid w:val="00B715AD"/>
    <w:rsid w:val="00B717F8"/>
    <w:rsid w:val="00B723AC"/>
    <w:rsid w:val="00B72774"/>
    <w:rsid w:val="00B727DA"/>
    <w:rsid w:val="00B7286A"/>
    <w:rsid w:val="00B736DA"/>
    <w:rsid w:val="00B73883"/>
    <w:rsid w:val="00B73B91"/>
    <w:rsid w:val="00B741B5"/>
    <w:rsid w:val="00B7426C"/>
    <w:rsid w:val="00B74398"/>
    <w:rsid w:val="00B744B2"/>
    <w:rsid w:val="00B75165"/>
    <w:rsid w:val="00B756E1"/>
    <w:rsid w:val="00B75A14"/>
    <w:rsid w:val="00B75F58"/>
    <w:rsid w:val="00B764E8"/>
    <w:rsid w:val="00B76605"/>
    <w:rsid w:val="00B77015"/>
    <w:rsid w:val="00B7761F"/>
    <w:rsid w:val="00B7763C"/>
    <w:rsid w:val="00B80451"/>
    <w:rsid w:val="00B80FC2"/>
    <w:rsid w:val="00B81853"/>
    <w:rsid w:val="00B8191D"/>
    <w:rsid w:val="00B81B3F"/>
    <w:rsid w:val="00B81CB9"/>
    <w:rsid w:val="00B81CD3"/>
    <w:rsid w:val="00B82346"/>
    <w:rsid w:val="00B8279B"/>
    <w:rsid w:val="00B82D4F"/>
    <w:rsid w:val="00B82FCE"/>
    <w:rsid w:val="00B83ACE"/>
    <w:rsid w:val="00B83B65"/>
    <w:rsid w:val="00B83BCD"/>
    <w:rsid w:val="00B84556"/>
    <w:rsid w:val="00B84698"/>
    <w:rsid w:val="00B846CC"/>
    <w:rsid w:val="00B84945"/>
    <w:rsid w:val="00B84E9E"/>
    <w:rsid w:val="00B85357"/>
    <w:rsid w:val="00B853C2"/>
    <w:rsid w:val="00B85414"/>
    <w:rsid w:val="00B85D1A"/>
    <w:rsid w:val="00B85F16"/>
    <w:rsid w:val="00B862C2"/>
    <w:rsid w:val="00B8663B"/>
    <w:rsid w:val="00B868EC"/>
    <w:rsid w:val="00B86A26"/>
    <w:rsid w:val="00B86AEF"/>
    <w:rsid w:val="00B877C6"/>
    <w:rsid w:val="00B87C1E"/>
    <w:rsid w:val="00B90862"/>
    <w:rsid w:val="00B909F4"/>
    <w:rsid w:val="00B90B79"/>
    <w:rsid w:val="00B90FE7"/>
    <w:rsid w:val="00B910F3"/>
    <w:rsid w:val="00B9115D"/>
    <w:rsid w:val="00B913CB"/>
    <w:rsid w:val="00B915EF"/>
    <w:rsid w:val="00B9164A"/>
    <w:rsid w:val="00B91BDB"/>
    <w:rsid w:val="00B91BDC"/>
    <w:rsid w:val="00B91D1A"/>
    <w:rsid w:val="00B92147"/>
    <w:rsid w:val="00B92654"/>
    <w:rsid w:val="00B93146"/>
    <w:rsid w:val="00B93265"/>
    <w:rsid w:val="00B9333E"/>
    <w:rsid w:val="00B93345"/>
    <w:rsid w:val="00B93874"/>
    <w:rsid w:val="00B94140"/>
    <w:rsid w:val="00B9460D"/>
    <w:rsid w:val="00B94812"/>
    <w:rsid w:val="00B949B6"/>
    <w:rsid w:val="00B94CB4"/>
    <w:rsid w:val="00B94CE9"/>
    <w:rsid w:val="00B94D02"/>
    <w:rsid w:val="00B94FF4"/>
    <w:rsid w:val="00B95591"/>
    <w:rsid w:val="00B956C2"/>
    <w:rsid w:val="00B956C8"/>
    <w:rsid w:val="00B95978"/>
    <w:rsid w:val="00B95B26"/>
    <w:rsid w:val="00B96724"/>
    <w:rsid w:val="00B9677D"/>
    <w:rsid w:val="00B96D05"/>
    <w:rsid w:val="00B973AE"/>
    <w:rsid w:val="00B974A0"/>
    <w:rsid w:val="00B975C3"/>
    <w:rsid w:val="00B97600"/>
    <w:rsid w:val="00B97649"/>
    <w:rsid w:val="00B97B30"/>
    <w:rsid w:val="00B97E07"/>
    <w:rsid w:val="00B97F05"/>
    <w:rsid w:val="00BA079D"/>
    <w:rsid w:val="00BA10DF"/>
    <w:rsid w:val="00BA11CA"/>
    <w:rsid w:val="00BA127C"/>
    <w:rsid w:val="00BA14A3"/>
    <w:rsid w:val="00BA1544"/>
    <w:rsid w:val="00BA156D"/>
    <w:rsid w:val="00BA16DD"/>
    <w:rsid w:val="00BA1757"/>
    <w:rsid w:val="00BA1D11"/>
    <w:rsid w:val="00BA26D6"/>
    <w:rsid w:val="00BA30AC"/>
    <w:rsid w:val="00BA3976"/>
    <w:rsid w:val="00BA4091"/>
    <w:rsid w:val="00BA4B3F"/>
    <w:rsid w:val="00BA5171"/>
    <w:rsid w:val="00BA5539"/>
    <w:rsid w:val="00BA564A"/>
    <w:rsid w:val="00BA5A6B"/>
    <w:rsid w:val="00BA5C05"/>
    <w:rsid w:val="00BA639E"/>
    <w:rsid w:val="00BA65FF"/>
    <w:rsid w:val="00BA6631"/>
    <w:rsid w:val="00BA6A73"/>
    <w:rsid w:val="00BA6D46"/>
    <w:rsid w:val="00BA7300"/>
    <w:rsid w:val="00BA73CF"/>
    <w:rsid w:val="00BA77E6"/>
    <w:rsid w:val="00BA79A1"/>
    <w:rsid w:val="00BA7E69"/>
    <w:rsid w:val="00BA7F76"/>
    <w:rsid w:val="00BB01E0"/>
    <w:rsid w:val="00BB0648"/>
    <w:rsid w:val="00BB0728"/>
    <w:rsid w:val="00BB0C75"/>
    <w:rsid w:val="00BB0E7E"/>
    <w:rsid w:val="00BB123D"/>
    <w:rsid w:val="00BB1DE4"/>
    <w:rsid w:val="00BB1DEB"/>
    <w:rsid w:val="00BB1FC3"/>
    <w:rsid w:val="00BB22AB"/>
    <w:rsid w:val="00BB2889"/>
    <w:rsid w:val="00BB309A"/>
    <w:rsid w:val="00BB349B"/>
    <w:rsid w:val="00BB367D"/>
    <w:rsid w:val="00BB3889"/>
    <w:rsid w:val="00BB3F96"/>
    <w:rsid w:val="00BB40B9"/>
    <w:rsid w:val="00BB4551"/>
    <w:rsid w:val="00BB4934"/>
    <w:rsid w:val="00BB493D"/>
    <w:rsid w:val="00BB4AB6"/>
    <w:rsid w:val="00BB517D"/>
    <w:rsid w:val="00BB5793"/>
    <w:rsid w:val="00BB617B"/>
    <w:rsid w:val="00BB6273"/>
    <w:rsid w:val="00BB6281"/>
    <w:rsid w:val="00BB6415"/>
    <w:rsid w:val="00BB68E2"/>
    <w:rsid w:val="00BB6AE1"/>
    <w:rsid w:val="00BB7379"/>
    <w:rsid w:val="00BB74B9"/>
    <w:rsid w:val="00BB74F8"/>
    <w:rsid w:val="00BB773A"/>
    <w:rsid w:val="00BB7B0E"/>
    <w:rsid w:val="00BC0C0F"/>
    <w:rsid w:val="00BC0C83"/>
    <w:rsid w:val="00BC1695"/>
    <w:rsid w:val="00BC1B2D"/>
    <w:rsid w:val="00BC201D"/>
    <w:rsid w:val="00BC2348"/>
    <w:rsid w:val="00BC24B4"/>
    <w:rsid w:val="00BC2790"/>
    <w:rsid w:val="00BC29A1"/>
    <w:rsid w:val="00BC29C9"/>
    <w:rsid w:val="00BC2A77"/>
    <w:rsid w:val="00BC2BFB"/>
    <w:rsid w:val="00BC3260"/>
    <w:rsid w:val="00BC3286"/>
    <w:rsid w:val="00BC3298"/>
    <w:rsid w:val="00BC34B5"/>
    <w:rsid w:val="00BC350F"/>
    <w:rsid w:val="00BC380D"/>
    <w:rsid w:val="00BC4898"/>
    <w:rsid w:val="00BC49CF"/>
    <w:rsid w:val="00BC4E85"/>
    <w:rsid w:val="00BC4EE6"/>
    <w:rsid w:val="00BC5159"/>
    <w:rsid w:val="00BC51E2"/>
    <w:rsid w:val="00BC5B5C"/>
    <w:rsid w:val="00BC5F45"/>
    <w:rsid w:val="00BC5F8D"/>
    <w:rsid w:val="00BC6886"/>
    <w:rsid w:val="00BC6938"/>
    <w:rsid w:val="00BC6CBC"/>
    <w:rsid w:val="00BC6F90"/>
    <w:rsid w:val="00BC700E"/>
    <w:rsid w:val="00BC701F"/>
    <w:rsid w:val="00BC7455"/>
    <w:rsid w:val="00BC7898"/>
    <w:rsid w:val="00BC794E"/>
    <w:rsid w:val="00BC7BCC"/>
    <w:rsid w:val="00BD0174"/>
    <w:rsid w:val="00BD0252"/>
    <w:rsid w:val="00BD0600"/>
    <w:rsid w:val="00BD0815"/>
    <w:rsid w:val="00BD1810"/>
    <w:rsid w:val="00BD1875"/>
    <w:rsid w:val="00BD1906"/>
    <w:rsid w:val="00BD1980"/>
    <w:rsid w:val="00BD1C64"/>
    <w:rsid w:val="00BD2688"/>
    <w:rsid w:val="00BD278A"/>
    <w:rsid w:val="00BD2D9B"/>
    <w:rsid w:val="00BD31C7"/>
    <w:rsid w:val="00BD32BC"/>
    <w:rsid w:val="00BD3362"/>
    <w:rsid w:val="00BD356F"/>
    <w:rsid w:val="00BD35A2"/>
    <w:rsid w:val="00BD3D7D"/>
    <w:rsid w:val="00BD3F94"/>
    <w:rsid w:val="00BD3F98"/>
    <w:rsid w:val="00BD4001"/>
    <w:rsid w:val="00BD40A9"/>
    <w:rsid w:val="00BD4300"/>
    <w:rsid w:val="00BD450A"/>
    <w:rsid w:val="00BD49DD"/>
    <w:rsid w:val="00BD4A8D"/>
    <w:rsid w:val="00BD4B52"/>
    <w:rsid w:val="00BD56AD"/>
    <w:rsid w:val="00BD591B"/>
    <w:rsid w:val="00BD6095"/>
    <w:rsid w:val="00BD6418"/>
    <w:rsid w:val="00BD6892"/>
    <w:rsid w:val="00BD6921"/>
    <w:rsid w:val="00BD6BEA"/>
    <w:rsid w:val="00BD6F8E"/>
    <w:rsid w:val="00BD7445"/>
    <w:rsid w:val="00BD7694"/>
    <w:rsid w:val="00BD7D9B"/>
    <w:rsid w:val="00BE073C"/>
    <w:rsid w:val="00BE079F"/>
    <w:rsid w:val="00BE0941"/>
    <w:rsid w:val="00BE0B2D"/>
    <w:rsid w:val="00BE1123"/>
    <w:rsid w:val="00BE1528"/>
    <w:rsid w:val="00BE181A"/>
    <w:rsid w:val="00BE1A4F"/>
    <w:rsid w:val="00BE1D05"/>
    <w:rsid w:val="00BE201A"/>
    <w:rsid w:val="00BE22F4"/>
    <w:rsid w:val="00BE234C"/>
    <w:rsid w:val="00BE24D4"/>
    <w:rsid w:val="00BE273C"/>
    <w:rsid w:val="00BE27BC"/>
    <w:rsid w:val="00BE2892"/>
    <w:rsid w:val="00BE2E59"/>
    <w:rsid w:val="00BE35A9"/>
    <w:rsid w:val="00BE364A"/>
    <w:rsid w:val="00BE3A45"/>
    <w:rsid w:val="00BE3C42"/>
    <w:rsid w:val="00BE3C90"/>
    <w:rsid w:val="00BE3DB5"/>
    <w:rsid w:val="00BE426F"/>
    <w:rsid w:val="00BE4C0F"/>
    <w:rsid w:val="00BE51CF"/>
    <w:rsid w:val="00BE55C9"/>
    <w:rsid w:val="00BE5C09"/>
    <w:rsid w:val="00BE5C58"/>
    <w:rsid w:val="00BE5CDD"/>
    <w:rsid w:val="00BE5F8C"/>
    <w:rsid w:val="00BE62A6"/>
    <w:rsid w:val="00BE6F1D"/>
    <w:rsid w:val="00BE7F0E"/>
    <w:rsid w:val="00BE7FCE"/>
    <w:rsid w:val="00BF0802"/>
    <w:rsid w:val="00BF09D1"/>
    <w:rsid w:val="00BF0E2C"/>
    <w:rsid w:val="00BF1287"/>
    <w:rsid w:val="00BF1335"/>
    <w:rsid w:val="00BF1488"/>
    <w:rsid w:val="00BF1C14"/>
    <w:rsid w:val="00BF1C79"/>
    <w:rsid w:val="00BF2A12"/>
    <w:rsid w:val="00BF30CF"/>
    <w:rsid w:val="00BF3190"/>
    <w:rsid w:val="00BF3271"/>
    <w:rsid w:val="00BF3A27"/>
    <w:rsid w:val="00BF3A9E"/>
    <w:rsid w:val="00BF40AE"/>
    <w:rsid w:val="00BF4CCE"/>
    <w:rsid w:val="00BF4D15"/>
    <w:rsid w:val="00BF4DEA"/>
    <w:rsid w:val="00BF56DE"/>
    <w:rsid w:val="00BF64D5"/>
    <w:rsid w:val="00BF67F4"/>
    <w:rsid w:val="00BF69E9"/>
    <w:rsid w:val="00BF6CE4"/>
    <w:rsid w:val="00BF74DB"/>
    <w:rsid w:val="00BF777B"/>
    <w:rsid w:val="00BF7C8D"/>
    <w:rsid w:val="00C00247"/>
    <w:rsid w:val="00C0028F"/>
    <w:rsid w:val="00C007AA"/>
    <w:rsid w:val="00C009F4"/>
    <w:rsid w:val="00C00B24"/>
    <w:rsid w:val="00C011B4"/>
    <w:rsid w:val="00C011BF"/>
    <w:rsid w:val="00C018A8"/>
    <w:rsid w:val="00C01AE8"/>
    <w:rsid w:val="00C01B29"/>
    <w:rsid w:val="00C02123"/>
    <w:rsid w:val="00C0265C"/>
    <w:rsid w:val="00C026C7"/>
    <w:rsid w:val="00C027B0"/>
    <w:rsid w:val="00C033A5"/>
    <w:rsid w:val="00C036B3"/>
    <w:rsid w:val="00C036D6"/>
    <w:rsid w:val="00C03826"/>
    <w:rsid w:val="00C03E95"/>
    <w:rsid w:val="00C04187"/>
    <w:rsid w:val="00C04403"/>
    <w:rsid w:val="00C04624"/>
    <w:rsid w:val="00C04A4C"/>
    <w:rsid w:val="00C04B08"/>
    <w:rsid w:val="00C04BA1"/>
    <w:rsid w:val="00C04C01"/>
    <w:rsid w:val="00C04C6C"/>
    <w:rsid w:val="00C04D72"/>
    <w:rsid w:val="00C04E54"/>
    <w:rsid w:val="00C05338"/>
    <w:rsid w:val="00C0584D"/>
    <w:rsid w:val="00C06069"/>
    <w:rsid w:val="00C06156"/>
    <w:rsid w:val="00C066B5"/>
    <w:rsid w:val="00C06A72"/>
    <w:rsid w:val="00C06BB4"/>
    <w:rsid w:val="00C06C36"/>
    <w:rsid w:val="00C06DF3"/>
    <w:rsid w:val="00C06FC1"/>
    <w:rsid w:val="00C07000"/>
    <w:rsid w:val="00C07528"/>
    <w:rsid w:val="00C0795C"/>
    <w:rsid w:val="00C0797A"/>
    <w:rsid w:val="00C079D6"/>
    <w:rsid w:val="00C10066"/>
    <w:rsid w:val="00C10289"/>
    <w:rsid w:val="00C10457"/>
    <w:rsid w:val="00C10EB0"/>
    <w:rsid w:val="00C10F6E"/>
    <w:rsid w:val="00C11177"/>
    <w:rsid w:val="00C11223"/>
    <w:rsid w:val="00C118B3"/>
    <w:rsid w:val="00C11919"/>
    <w:rsid w:val="00C11A83"/>
    <w:rsid w:val="00C121E0"/>
    <w:rsid w:val="00C12245"/>
    <w:rsid w:val="00C1234C"/>
    <w:rsid w:val="00C126BC"/>
    <w:rsid w:val="00C12890"/>
    <w:rsid w:val="00C12894"/>
    <w:rsid w:val="00C12A53"/>
    <w:rsid w:val="00C12B2B"/>
    <w:rsid w:val="00C131F4"/>
    <w:rsid w:val="00C1329A"/>
    <w:rsid w:val="00C13356"/>
    <w:rsid w:val="00C133BA"/>
    <w:rsid w:val="00C138C7"/>
    <w:rsid w:val="00C14036"/>
    <w:rsid w:val="00C14124"/>
    <w:rsid w:val="00C14601"/>
    <w:rsid w:val="00C14836"/>
    <w:rsid w:val="00C14F0A"/>
    <w:rsid w:val="00C15004"/>
    <w:rsid w:val="00C15091"/>
    <w:rsid w:val="00C154E7"/>
    <w:rsid w:val="00C15EC9"/>
    <w:rsid w:val="00C1625D"/>
    <w:rsid w:val="00C165DE"/>
    <w:rsid w:val="00C16749"/>
    <w:rsid w:val="00C1675F"/>
    <w:rsid w:val="00C16ABD"/>
    <w:rsid w:val="00C16AD7"/>
    <w:rsid w:val="00C171E1"/>
    <w:rsid w:val="00C173C0"/>
    <w:rsid w:val="00C175B6"/>
    <w:rsid w:val="00C17A3F"/>
    <w:rsid w:val="00C20051"/>
    <w:rsid w:val="00C200C1"/>
    <w:rsid w:val="00C204A4"/>
    <w:rsid w:val="00C2084B"/>
    <w:rsid w:val="00C208FF"/>
    <w:rsid w:val="00C20C2F"/>
    <w:rsid w:val="00C2164F"/>
    <w:rsid w:val="00C2187F"/>
    <w:rsid w:val="00C21C54"/>
    <w:rsid w:val="00C22063"/>
    <w:rsid w:val="00C22449"/>
    <w:rsid w:val="00C2280E"/>
    <w:rsid w:val="00C22A5F"/>
    <w:rsid w:val="00C22BB2"/>
    <w:rsid w:val="00C22C9D"/>
    <w:rsid w:val="00C23377"/>
    <w:rsid w:val="00C23771"/>
    <w:rsid w:val="00C24028"/>
    <w:rsid w:val="00C240A1"/>
    <w:rsid w:val="00C243C1"/>
    <w:rsid w:val="00C246D7"/>
    <w:rsid w:val="00C25240"/>
    <w:rsid w:val="00C255F1"/>
    <w:rsid w:val="00C25B41"/>
    <w:rsid w:val="00C25F19"/>
    <w:rsid w:val="00C25F5F"/>
    <w:rsid w:val="00C262A1"/>
    <w:rsid w:val="00C264F6"/>
    <w:rsid w:val="00C2677F"/>
    <w:rsid w:val="00C26BF6"/>
    <w:rsid w:val="00C2777C"/>
    <w:rsid w:val="00C2785A"/>
    <w:rsid w:val="00C27D7F"/>
    <w:rsid w:val="00C27F7F"/>
    <w:rsid w:val="00C30320"/>
    <w:rsid w:val="00C3059A"/>
    <w:rsid w:val="00C30BF1"/>
    <w:rsid w:val="00C313FF"/>
    <w:rsid w:val="00C314EF"/>
    <w:rsid w:val="00C319F3"/>
    <w:rsid w:val="00C31CE6"/>
    <w:rsid w:val="00C31DBB"/>
    <w:rsid w:val="00C31EBB"/>
    <w:rsid w:val="00C32A87"/>
    <w:rsid w:val="00C32DD6"/>
    <w:rsid w:val="00C331A3"/>
    <w:rsid w:val="00C33AC6"/>
    <w:rsid w:val="00C3445A"/>
    <w:rsid w:val="00C344AB"/>
    <w:rsid w:val="00C34B4D"/>
    <w:rsid w:val="00C35424"/>
    <w:rsid w:val="00C36327"/>
    <w:rsid w:val="00C3650E"/>
    <w:rsid w:val="00C36678"/>
    <w:rsid w:val="00C36707"/>
    <w:rsid w:val="00C36E18"/>
    <w:rsid w:val="00C3719C"/>
    <w:rsid w:val="00C373D0"/>
    <w:rsid w:val="00C37E1C"/>
    <w:rsid w:val="00C37E5B"/>
    <w:rsid w:val="00C4053F"/>
    <w:rsid w:val="00C40B11"/>
    <w:rsid w:val="00C40CFE"/>
    <w:rsid w:val="00C40E87"/>
    <w:rsid w:val="00C41152"/>
    <w:rsid w:val="00C411A7"/>
    <w:rsid w:val="00C411CF"/>
    <w:rsid w:val="00C41B0A"/>
    <w:rsid w:val="00C41BB1"/>
    <w:rsid w:val="00C42030"/>
    <w:rsid w:val="00C421E6"/>
    <w:rsid w:val="00C4234C"/>
    <w:rsid w:val="00C42436"/>
    <w:rsid w:val="00C4276C"/>
    <w:rsid w:val="00C42B6E"/>
    <w:rsid w:val="00C42C97"/>
    <w:rsid w:val="00C42E82"/>
    <w:rsid w:val="00C43348"/>
    <w:rsid w:val="00C441FE"/>
    <w:rsid w:val="00C44F83"/>
    <w:rsid w:val="00C455B5"/>
    <w:rsid w:val="00C45D8A"/>
    <w:rsid w:val="00C45E82"/>
    <w:rsid w:val="00C45FEF"/>
    <w:rsid w:val="00C463AB"/>
    <w:rsid w:val="00C463D7"/>
    <w:rsid w:val="00C4692F"/>
    <w:rsid w:val="00C46F6F"/>
    <w:rsid w:val="00C47163"/>
    <w:rsid w:val="00C47534"/>
    <w:rsid w:val="00C475AD"/>
    <w:rsid w:val="00C47E8E"/>
    <w:rsid w:val="00C50791"/>
    <w:rsid w:val="00C50816"/>
    <w:rsid w:val="00C50E83"/>
    <w:rsid w:val="00C50E85"/>
    <w:rsid w:val="00C51971"/>
    <w:rsid w:val="00C51B2A"/>
    <w:rsid w:val="00C51B34"/>
    <w:rsid w:val="00C51D32"/>
    <w:rsid w:val="00C5203F"/>
    <w:rsid w:val="00C520D2"/>
    <w:rsid w:val="00C52615"/>
    <w:rsid w:val="00C527A9"/>
    <w:rsid w:val="00C52A5D"/>
    <w:rsid w:val="00C530B4"/>
    <w:rsid w:val="00C53138"/>
    <w:rsid w:val="00C53235"/>
    <w:rsid w:val="00C532CD"/>
    <w:rsid w:val="00C534B1"/>
    <w:rsid w:val="00C536C4"/>
    <w:rsid w:val="00C536DF"/>
    <w:rsid w:val="00C53CA4"/>
    <w:rsid w:val="00C53CD4"/>
    <w:rsid w:val="00C53D9C"/>
    <w:rsid w:val="00C54D43"/>
    <w:rsid w:val="00C5501C"/>
    <w:rsid w:val="00C5513F"/>
    <w:rsid w:val="00C556E2"/>
    <w:rsid w:val="00C5599A"/>
    <w:rsid w:val="00C56ABB"/>
    <w:rsid w:val="00C56B98"/>
    <w:rsid w:val="00C5734F"/>
    <w:rsid w:val="00C57E8A"/>
    <w:rsid w:val="00C606A4"/>
    <w:rsid w:val="00C607F1"/>
    <w:rsid w:val="00C60827"/>
    <w:rsid w:val="00C60BFA"/>
    <w:rsid w:val="00C60CBA"/>
    <w:rsid w:val="00C60F7C"/>
    <w:rsid w:val="00C617B6"/>
    <w:rsid w:val="00C61BD9"/>
    <w:rsid w:val="00C61C65"/>
    <w:rsid w:val="00C61D63"/>
    <w:rsid w:val="00C6237D"/>
    <w:rsid w:val="00C624E6"/>
    <w:rsid w:val="00C631B0"/>
    <w:rsid w:val="00C6325F"/>
    <w:rsid w:val="00C632FF"/>
    <w:rsid w:val="00C635DC"/>
    <w:rsid w:val="00C63B68"/>
    <w:rsid w:val="00C63C5C"/>
    <w:rsid w:val="00C64191"/>
    <w:rsid w:val="00C646D5"/>
    <w:rsid w:val="00C648CC"/>
    <w:rsid w:val="00C64A0B"/>
    <w:rsid w:val="00C64AB0"/>
    <w:rsid w:val="00C6548D"/>
    <w:rsid w:val="00C655F5"/>
    <w:rsid w:val="00C657C4"/>
    <w:rsid w:val="00C65BE8"/>
    <w:rsid w:val="00C67306"/>
    <w:rsid w:val="00C67946"/>
    <w:rsid w:val="00C67ACB"/>
    <w:rsid w:val="00C67B8B"/>
    <w:rsid w:val="00C7066E"/>
    <w:rsid w:val="00C70DAD"/>
    <w:rsid w:val="00C70E19"/>
    <w:rsid w:val="00C71114"/>
    <w:rsid w:val="00C714FF"/>
    <w:rsid w:val="00C716DE"/>
    <w:rsid w:val="00C716E8"/>
    <w:rsid w:val="00C71D3B"/>
    <w:rsid w:val="00C71E23"/>
    <w:rsid w:val="00C71F33"/>
    <w:rsid w:val="00C71F69"/>
    <w:rsid w:val="00C72207"/>
    <w:rsid w:val="00C72C85"/>
    <w:rsid w:val="00C7307E"/>
    <w:rsid w:val="00C730EF"/>
    <w:rsid w:val="00C73288"/>
    <w:rsid w:val="00C732C8"/>
    <w:rsid w:val="00C74147"/>
    <w:rsid w:val="00C74507"/>
    <w:rsid w:val="00C7471A"/>
    <w:rsid w:val="00C747E0"/>
    <w:rsid w:val="00C748E5"/>
    <w:rsid w:val="00C74B69"/>
    <w:rsid w:val="00C756BC"/>
    <w:rsid w:val="00C757F1"/>
    <w:rsid w:val="00C75FA1"/>
    <w:rsid w:val="00C76311"/>
    <w:rsid w:val="00C7664D"/>
    <w:rsid w:val="00C76651"/>
    <w:rsid w:val="00C76D16"/>
    <w:rsid w:val="00C76D5C"/>
    <w:rsid w:val="00C7720B"/>
    <w:rsid w:val="00C7721F"/>
    <w:rsid w:val="00C77326"/>
    <w:rsid w:val="00C7733C"/>
    <w:rsid w:val="00C7747D"/>
    <w:rsid w:val="00C776EC"/>
    <w:rsid w:val="00C7785E"/>
    <w:rsid w:val="00C80203"/>
    <w:rsid w:val="00C8044A"/>
    <w:rsid w:val="00C808AF"/>
    <w:rsid w:val="00C80BAA"/>
    <w:rsid w:val="00C8103B"/>
    <w:rsid w:val="00C816E1"/>
    <w:rsid w:val="00C81EE2"/>
    <w:rsid w:val="00C825DF"/>
    <w:rsid w:val="00C82684"/>
    <w:rsid w:val="00C826E2"/>
    <w:rsid w:val="00C82943"/>
    <w:rsid w:val="00C831FD"/>
    <w:rsid w:val="00C83263"/>
    <w:rsid w:val="00C83335"/>
    <w:rsid w:val="00C834A1"/>
    <w:rsid w:val="00C83558"/>
    <w:rsid w:val="00C83D97"/>
    <w:rsid w:val="00C84042"/>
    <w:rsid w:val="00C845BF"/>
    <w:rsid w:val="00C8496C"/>
    <w:rsid w:val="00C84BC5"/>
    <w:rsid w:val="00C84D55"/>
    <w:rsid w:val="00C8510D"/>
    <w:rsid w:val="00C85146"/>
    <w:rsid w:val="00C85209"/>
    <w:rsid w:val="00C852D0"/>
    <w:rsid w:val="00C853D0"/>
    <w:rsid w:val="00C8581E"/>
    <w:rsid w:val="00C85AF1"/>
    <w:rsid w:val="00C85E70"/>
    <w:rsid w:val="00C863A0"/>
    <w:rsid w:val="00C86582"/>
    <w:rsid w:val="00C86F0F"/>
    <w:rsid w:val="00C87652"/>
    <w:rsid w:val="00C87828"/>
    <w:rsid w:val="00C8797C"/>
    <w:rsid w:val="00C87C7E"/>
    <w:rsid w:val="00C907F4"/>
    <w:rsid w:val="00C90A26"/>
    <w:rsid w:val="00C90ADD"/>
    <w:rsid w:val="00C90E30"/>
    <w:rsid w:val="00C912C5"/>
    <w:rsid w:val="00C91839"/>
    <w:rsid w:val="00C919E5"/>
    <w:rsid w:val="00C91DFC"/>
    <w:rsid w:val="00C92029"/>
    <w:rsid w:val="00C921F5"/>
    <w:rsid w:val="00C922A2"/>
    <w:rsid w:val="00C92532"/>
    <w:rsid w:val="00C92622"/>
    <w:rsid w:val="00C927A2"/>
    <w:rsid w:val="00C92CF4"/>
    <w:rsid w:val="00C92ED1"/>
    <w:rsid w:val="00C930BF"/>
    <w:rsid w:val="00C93258"/>
    <w:rsid w:val="00C932C3"/>
    <w:rsid w:val="00C9340D"/>
    <w:rsid w:val="00C9342E"/>
    <w:rsid w:val="00C93438"/>
    <w:rsid w:val="00C93F74"/>
    <w:rsid w:val="00C94292"/>
    <w:rsid w:val="00C94473"/>
    <w:rsid w:val="00C944D2"/>
    <w:rsid w:val="00C94959"/>
    <w:rsid w:val="00C952C9"/>
    <w:rsid w:val="00C95CF6"/>
    <w:rsid w:val="00C95E9B"/>
    <w:rsid w:val="00C96144"/>
    <w:rsid w:val="00C96745"/>
    <w:rsid w:val="00C96756"/>
    <w:rsid w:val="00C969A5"/>
    <w:rsid w:val="00C969B6"/>
    <w:rsid w:val="00C96E7A"/>
    <w:rsid w:val="00CA03F3"/>
    <w:rsid w:val="00CA0495"/>
    <w:rsid w:val="00CA0785"/>
    <w:rsid w:val="00CA0C96"/>
    <w:rsid w:val="00CA0E0D"/>
    <w:rsid w:val="00CA0E7C"/>
    <w:rsid w:val="00CA13E6"/>
    <w:rsid w:val="00CA1440"/>
    <w:rsid w:val="00CA1563"/>
    <w:rsid w:val="00CA1A3E"/>
    <w:rsid w:val="00CA21A3"/>
    <w:rsid w:val="00CA21FF"/>
    <w:rsid w:val="00CA24B3"/>
    <w:rsid w:val="00CA264B"/>
    <w:rsid w:val="00CA2745"/>
    <w:rsid w:val="00CA274B"/>
    <w:rsid w:val="00CA39C1"/>
    <w:rsid w:val="00CA3B20"/>
    <w:rsid w:val="00CA3D6A"/>
    <w:rsid w:val="00CA3E52"/>
    <w:rsid w:val="00CA45C4"/>
    <w:rsid w:val="00CA46C5"/>
    <w:rsid w:val="00CA4FA3"/>
    <w:rsid w:val="00CA518F"/>
    <w:rsid w:val="00CA546E"/>
    <w:rsid w:val="00CA567A"/>
    <w:rsid w:val="00CA5FEB"/>
    <w:rsid w:val="00CA6313"/>
    <w:rsid w:val="00CA6C49"/>
    <w:rsid w:val="00CA6DF2"/>
    <w:rsid w:val="00CA6E13"/>
    <w:rsid w:val="00CA6FC3"/>
    <w:rsid w:val="00CA75B7"/>
    <w:rsid w:val="00CA7668"/>
    <w:rsid w:val="00CA7CB6"/>
    <w:rsid w:val="00CB0593"/>
    <w:rsid w:val="00CB062D"/>
    <w:rsid w:val="00CB06A4"/>
    <w:rsid w:val="00CB07E5"/>
    <w:rsid w:val="00CB0B07"/>
    <w:rsid w:val="00CB0B19"/>
    <w:rsid w:val="00CB0D90"/>
    <w:rsid w:val="00CB0DCC"/>
    <w:rsid w:val="00CB0E96"/>
    <w:rsid w:val="00CB1485"/>
    <w:rsid w:val="00CB15ED"/>
    <w:rsid w:val="00CB15F6"/>
    <w:rsid w:val="00CB1604"/>
    <w:rsid w:val="00CB1782"/>
    <w:rsid w:val="00CB18C7"/>
    <w:rsid w:val="00CB1D34"/>
    <w:rsid w:val="00CB1DE9"/>
    <w:rsid w:val="00CB2104"/>
    <w:rsid w:val="00CB25B6"/>
    <w:rsid w:val="00CB26A1"/>
    <w:rsid w:val="00CB2F5A"/>
    <w:rsid w:val="00CB3560"/>
    <w:rsid w:val="00CB384C"/>
    <w:rsid w:val="00CB3F26"/>
    <w:rsid w:val="00CB4147"/>
    <w:rsid w:val="00CB45FB"/>
    <w:rsid w:val="00CB4999"/>
    <w:rsid w:val="00CB4BB2"/>
    <w:rsid w:val="00CB4CFA"/>
    <w:rsid w:val="00CB4F05"/>
    <w:rsid w:val="00CB53CD"/>
    <w:rsid w:val="00CB590D"/>
    <w:rsid w:val="00CB5C39"/>
    <w:rsid w:val="00CB5DDB"/>
    <w:rsid w:val="00CB5F91"/>
    <w:rsid w:val="00CB6004"/>
    <w:rsid w:val="00CB680B"/>
    <w:rsid w:val="00CB682B"/>
    <w:rsid w:val="00CB7BA4"/>
    <w:rsid w:val="00CB7F59"/>
    <w:rsid w:val="00CC0879"/>
    <w:rsid w:val="00CC0F17"/>
    <w:rsid w:val="00CC1541"/>
    <w:rsid w:val="00CC17AC"/>
    <w:rsid w:val="00CC190D"/>
    <w:rsid w:val="00CC2249"/>
    <w:rsid w:val="00CC2698"/>
    <w:rsid w:val="00CC38FB"/>
    <w:rsid w:val="00CC3C0D"/>
    <w:rsid w:val="00CC4051"/>
    <w:rsid w:val="00CC45C2"/>
    <w:rsid w:val="00CC491B"/>
    <w:rsid w:val="00CC4DD2"/>
    <w:rsid w:val="00CC5404"/>
    <w:rsid w:val="00CC5626"/>
    <w:rsid w:val="00CC67FA"/>
    <w:rsid w:val="00CC69C4"/>
    <w:rsid w:val="00CC6C74"/>
    <w:rsid w:val="00CC6EE7"/>
    <w:rsid w:val="00CC6F74"/>
    <w:rsid w:val="00CC7245"/>
    <w:rsid w:val="00CC730C"/>
    <w:rsid w:val="00CC7A27"/>
    <w:rsid w:val="00CC7CFD"/>
    <w:rsid w:val="00CD0694"/>
    <w:rsid w:val="00CD071E"/>
    <w:rsid w:val="00CD0891"/>
    <w:rsid w:val="00CD08B7"/>
    <w:rsid w:val="00CD0ACF"/>
    <w:rsid w:val="00CD0BCF"/>
    <w:rsid w:val="00CD24A7"/>
    <w:rsid w:val="00CD25B3"/>
    <w:rsid w:val="00CD273E"/>
    <w:rsid w:val="00CD288E"/>
    <w:rsid w:val="00CD2DD1"/>
    <w:rsid w:val="00CD34EA"/>
    <w:rsid w:val="00CD37AC"/>
    <w:rsid w:val="00CD3832"/>
    <w:rsid w:val="00CD3873"/>
    <w:rsid w:val="00CD3879"/>
    <w:rsid w:val="00CD3E80"/>
    <w:rsid w:val="00CD3EEB"/>
    <w:rsid w:val="00CD4000"/>
    <w:rsid w:val="00CD402D"/>
    <w:rsid w:val="00CD4BEC"/>
    <w:rsid w:val="00CD4D53"/>
    <w:rsid w:val="00CD536A"/>
    <w:rsid w:val="00CD54E0"/>
    <w:rsid w:val="00CD6CA4"/>
    <w:rsid w:val="00CD6CD9"/>
    <w:rsid w:val="00CD7381"/>
    <w:rsid w:val="00CD7572"/>
    <w:rsid w:val="00CD7873"/>
    <w:rsid w:val="00CD792E"/>
    <w:rsid w:val="00CE051A"/>
    <w:rsid w:val="00CE0798"/>
    <w:rsid w:val="00CE07B5"/>
    <w:rsid w:val="00CE1035"/>
    <w:rsid w:val="00CE151C"/>
    <w:rsid w:val="00CE179B"/>
    <w:rsid w:val="00CE17D0"/>
    <w:rsid w:val="00CE19B6"/>
    <w:rsid w:val="00CE2192"/>
    <w:rsid w:val="00CE26B3"/>
    <w:rsid w:val="00CE2A01"/>
    <w:rsid w:val="00CE2A86"/>
    <w:rsid w:val="00CE2DEF"/>
    <w:rsid w:val="00CE325B"/>
    <w:rsid w:val="00CE3715"/>
    <w:rsid w:val="00CE3F23"/>
    <w:rsid w:val="00CE43D5"/>
    <w:rsid w:val="00CE46C5"/>
    <w:rsid w:val="00CE4A23"/>
    <w:rsid w:val="00CE4B75"/>
    <w:rsid w:val="00CE4D78"/>
    <w:rsid w:val="00CE4EB0"/>
    <w:rsid w:val="00CE53B4"/>
    <w:rsid w:val="00CE55E0"/>
    <w:rsid w:val="00CE57DD"/>
    <w:rsid w:val="00CE5DD4"/>
    <w:rsid w:val="00CE5E78"/>
    <w:rsid w:val="00CE5FB8"/>
    <w:rsid w:val="00CE60E1"/>
    <w:rsid w:val="00CE613C"/>
    <w:rsid w:val="00CE6BCE"/>
    <w:rsid w:val="00CE6FD9"/>
    <w:rsid w:val="00CE6FDD"/>
    <w:rsid w:val="00CE732A"/>
    <w:rsid w:val="00CE7930"/>
    <w:rsid w:val="00CF0148"/>
    <w:rsid w:val="00CF0FDB"/>
    <w:rsid w:val="00CF1B06"/>
    <w:rsid w:val="00CF1DD9"/>
    <w:rsid w:val="00CF251E"/>
    <w:rsid w:val="00CF279D"/>
    <w:rsid w:val="00CF2814"/>
    <w:rsid w:val="00CF2B35"/>
    <w:rsid w:val="00CF3601"/>
    <w:rsid w:val="00CF4029"/>
    <w:rsid w:val="00CF4201"/>
    <w:rsid w:val="00CF4658"/>
    <w:rsid w:val="00CF4E80"/>
    <w:rsid w:val="00CF5055"/>
    <w:rsid w:val="00CF56F1"/>
    <w:rsid w:val="00CF5881"/>
    <w:rsid w:val="00CF5F72"/>
    <w:rsid w:val="00CF6494"/>
    <w:rsid w:val="00CF664E"/>
    <w:rsid w:val="00CF6A7A"/>
    <w:rsid w:val="00CF6DC4"/>
    <w:rsid w:val="00CF74BF"/>
    <w:rsid w:val="00CF7F29"/>
    <w:rsid w:val="00D001CB"/>
    <w:rsid w:val="00D001E5"/>
    <w:rsid w:val="00D00B02"/>
    <w:rsid w:val="00D00DF4"/>
    <w:rsid w:val="00D010DA"/>
    <w:rsid w:val="00D0161C"/>
    <w:rsid w:val="00D019EA"/>
    <w:rsid w:val="00D01D69"/>
    <w:rsid w:val="00D01D70"/>
    <w:rsid w:val="00D020EB"/>
    <w:rsid w:val="00D02A3C"/>
    <w:rsid w:val="00D02C70"/>
    <w:rsid w:val="00D02CF2"/>
    <w:rsid w:val="00D02F41"/>
    <w:rsid w:val="00D034DE"/>
    <w:rsid w:val="00D03713"/>
    <w:rsid w:val="00D03942"/>
    <w:rsid w:val="00D03E16"/>
    <w:rsid w:val="00D040DB"/>
    <w:rsid w:val="00D043FA"/>
    <w:rsid w:val="00D04754"/>
    <w:rsid w:val="00D04824"/>
    <w:rsid w:val="00D05220"/>
    <w:rsid w:val="00D0562A"/>
    <w:rsid w:val="00D05A42"/>
    <w:rsid w:val="00D05AAB"/>
    <w:rsid w:val="00D05F49"/>
    <w:rsid w:val="00D05F5B"/>
    <w:rsid w:val="00D0631A"/>
    <w:rsid w:val="00D06925"/>
    <w:rsid w:val="00D06990"/>
    <w:rsid w:val="00D07790"/>
    <w:rsid w:val="00D07894"/>
    <w:rsid w:val="00D07A2C"/>
    <w:rsid w:val="00D07BAD"/>
    <w:rsid w:val="00D107D9"/>
    <w:rsid w:val="00D10884"/>
    <w:rsid w:val="00D108D3"/>
    <w:rsid w:val="00D10B1C"/>
    <w:rsid w:val="00D10DC1"/>
    <w:rsid w:val="00D11191"/>
    <w:rsid w:val="00D111B9"/>
    <w:rsid w:val="00D11509"/>
    <w:rsid w:val="00D116A2"/>
    <w:rsid w:val="00D11B38"/>
    <w:rsid w:val="00D12255"/>
    <w:rsid w:val="00D1246D"/>
    <w:rsid w:val="00D12639"/>
    <w:rsid w:val="00D132BC"/>
    <w:rsid w:val="00D1342B"/>
    <w:rsid w:val="00D139B4"/>
    <w:rsid w:val="00D142E3"/>
    <w:rsid w:val="00D14428"/>
    <w:rsid w:val="00D1455E"/>
    <w:rsid w:val="00D149FC"/>
    <w:rsid w:val="00D14AC8"/>
    <w:rsid w:val="00D15B67"/>
    <w:rsid w:val="00D16032"/>
    <w:rsid w:val="00D165FD"/>
    <w:rsid w:val="00D16A97"/>
    <w:rsid w:val="00D16D1E"/>
    <w:rsid w:val="00D16E8D"/>
    <w:rsid w:val="00D171EA"/>
    <w:rsid w:val="00D17287"/>
    <w:rsid w:val="00D174C7"/>
    <w:rsid w:val="00D17573"/>
    <w:rsid w:val="00D175FE"/>
    <w:rsid w:val="00D17850"/>
    <w:rsid w:val="00D179A0"/>
    <w:rsid w:val="00D17B1C"/>
    <w:rsid w:val="00D206B2"/>
    <w:rsid w:val="00D20ACD"/>
    <w:rsid w:val="00D20B93"/>
    <w:rsid w:val="00D21AF4"/>
    <w:rsid w:val="00D21BEC"/>
    <w:rsid w:val="00D21CD5"/>
    <w:rsid w:val="00D21D99"/>
    <w:rsid w:val="00D2200C"/>
    <w:rsid w:val="00D22293"/>
    <w:rsid w:val="00D222C4"/>
    <w:rsid w:val="00D222D9"/>
    <w:rsid w:val="00D228EF"/>
    <w:rsid w:val="00D22BEF"/>
    <w:rsid w:val="00D22C3C"/>
    <w:rsid w:val="00D22D08"/>
    <w:rsid w:val="00D22EF8"/>
    <w:rsid w:val="00D23293"/>
    <w:rsid w:val="00D232C4"/>
    <w:rsid w:val="00D23785"/>
    <w:rsid w:val="00D239BD"/>
    <w:rsid w:val="00D23E34"/>
    <w:rsid w:val="00D23EE9"/>
    <w:rsid w:val="00D24278"/>
    <w:rsid w:val="00D244F8"/>
    <w:rsid w:val="00D245C4"/>
    <w:rsid w:val="00D247B9"/>
    <w:rsid w:val="00D248CF"/>
    <w:rsid w:val="00D24BA0"/>
    <w:rsid w:val="00D2515E"/>
    <w:rsid w:val="00D252A4"/>
    <w:rsid w:val="00D257F5"/>
    <w:rsid w:val="00D259E3"/>
    <w:rsid w:val="00D259FA"/>
    <w:rsid w:val="00D25AC7"/>
    <w:rsid w:val="00D25B10"/>
    <w:rsid w:val="00D260D4"/>
    <w:rsid w:val="00D263D9"/>
    <w:rsid w:val="00D269E4"/>
    <w:rsid w:val="00D269FB"/>
    <w:rsid w:val="00D26A85"/>
    <w:rsid w:val="00D26DFF"/>
    <w:rsid w:val="00D27292"/>
    <w:rsid w:val="00D272AB"/>
    <w:rsid w:val="00D27A51"/>
    <w:rsid w:val="00D30336"/>
    <w:rsid w:val="00D306BB"/>
    <w:rsid w:val="00D307BB"/>
    <w:rsid w:val="00D30DFD"/>
    <w:rsid w:val="00D3150F"/>
    <w:rsid w:val="00D31A19"/>
    <w:rsid w:val="00D31F25"/>
    <w:rsid w:val="00D3238F"/>
    <w:rsid w:val="00D324F9"/>
    <w:rsid w:val="00D3282B"/>
    <w:rsid w:val="00D32E70"/>
    <w:rsid w:val="00D33257"/>
    <w:rsid w:val="00D3355C"/>
    <w:rsid w:val="00D33994"/>
    <w:rsid w:val="00D33F0B"/>
    <w:rsid w:val="00D34290"/>
    <w:rsid w:val="00D342F0"/>
    <w:rsid w:val="00D34427"/>
    <w:rsid w:val="00D3455E"/>
    <w:rsid w:val="00D34775"/>
    <w:rsid w:val="00D347AD"/>
    <w:rsid w:val="00D34925"/>
    <w:rsid w:val="00D34EB8"/>
    <w:rsid w:val="00D34FDD"/>
    <w:rsid w:val="00D3512A"/>
    <w:rsid w:val="00D35268"/>
    <w:rsid w:val="00D352E9"/>
    <w:rsid w:val="00D35877"/>
    <w:rsid w:val="00D358F9"/>
    <w:rsid w:val="00D35A34"/>
    <w:rsid w:val="00D35C47"/>
    <w:rsid w:val="00D3681D"/>
    <w:rsid w:val="00D36B95"/>
    <w:rsid w:val="00D36E7F"/>
    <w:rsid w:val="00D37291"/>
    <w:rsid w:val="00D37510"/>
    <w:rsid w:val="00D37775"/>
    <w:rsid w:val="00D378EF"/>
    <w:rsid w:val="00D37C12"/>
    <w:rsid w:val="00D37E24"/>
    <w:rsid w:val="00D40053"/>
    <w:rsid w:val="00D40469"/>
    <w:rsid w:val="00D40820"/>
    <w:rsid w:val="00D40F81"/>
    <w:rsid w:val="00D41138"/>
    <w:rsid w:val="00D41154"/>
    <w:rsid w:val="00D411DE"/>
    <w:rsid w:val="00D41DBB"/>
    <w:rsid w:val="00D422E7"/>
    <w:rsid w:val="00D42B86"/>
    <w:rsid w:val="00D42C99"/>
    <w:rsid w:val="00D431B8"/>
    <w:rsid w:val="00D4355E"/>
    <w:rsid w:val="00D436C9"/>
    <w:rsid w:val="00D43A03"/>
    <w:rsid w:val="00D43A7C"/>
    <w:rsid w:val="00D43F65"/>
    <w:rsid w:val="00D43FE4"/>
    <w:rsid w:val="00D44362"/>
    <w:rsid w:val="00D44423"/>
    <w:rsid w:val="00D446C4"/>
    <w:rsid w:val="00D44CF8"/>
    <w:rsid w:val="00D461BB"/>
    <w:rsid w:val="00D462D2"/>
    <w:rsid w:val="00D462DA"/>
    <w:rsid w:val="00D46DCD"/>
    <w:rsid w:val="00D46E39"/>
    <w:rsid w:val="00D47149"/>
    <w:rsid w:val="00D47ADF"/>
    <w:rsid w:val="00D5055D"/>
    <w:rsid w:val="00D5066B"/>
    <w:rsid w:val="00D50793"/>
    <w:rsid w:val="00D50AC3"/>
    <w:rsid w:val="00D50CAD"/>
    <w:rsid w:val="00D512D1"/>
    <w:rsid w:val="00D512DA"/>
    <w:rsid w:val="00D515B9"/>
    <w:rsid w:val="00D51A46"/>
    <w:rsid w:val="00D51A7A"/>
    <w:rsid w:val="00D51C2E"/>
    <w:rsid w:val="00D51DB4"/>
    <w:rsid w:val="00D52497"/>
    <w:rsid w:val="00D52875"/>
    <w:rsid w:val="00D52AF6"/>
    <w:rsid w:val="00D532D3"/>
    <w:rsid w:val="00D53789"/>
    <w:rsid w:val="00D53FC4"/>
    <w:rsid w:val="00D542FA"/>
    <w:rsid w:val="00D543D7"/>
    <w:rsid w:val="00D54422"/>
    <w:rsid w:val="00D54498"/>
    <w:rsid w:val="00D54912"/>
    <w:rsid w:val="00D54AB6"/>
    <w:rsid w:val="00D54EB1"/>
    <w:rsid w:val="00D54F58"/>
    <w:rsid w:val="00D55060"/>
    <w:rsid w:val="00D5515B"/>
    <w:rsid w:val="00D55237"/>
    <w:rsid w:val="00D55356"/>
    <w:rsid w:val="00D555C6"/>
    <w:rsid w:val="00D55670"/>
    <w:rsid w:val="00D557CA"/>
    <w:rsid w:val="00D55995"/>
    <w:rsid w:val="00D55B22"/>
    <w:rsid w:val="00D55DBA"/>
    <w:rsid w:val="00D561AB"/>
    <w:rsid w:val="00D5625A"/>
    <w:rsid w:val="00D562DA"/>
    <w:rsid w:val="00D5660B"/>
    <w:rsid w:val="00D566CC"/>
    <w:rsid w:val="00D56953"/>
    <w:rsid w:val="00D56DE2"/>
    <w:rsid w:val="00D56EA7"/>
    <w:rsid w:val="00D56FE2"/>
    <w:rsid w:val="00D56FE3"/>
    <w:rsid w:val="00D57103"/>
    <w:rsid w:val="00D5794C"/>
    <w:rsid w:val="00D57B0C"/>
    <w:rsid w:val="00D57F5F"/>
    <w:rsid w:val="00D6003D"/>
    <w:rsid w:val="00D60060"/>
    <w:rsid w:val="00D601D4"/>
    <w:rsid w:val="00D6099A"/>
    <w:rsid w:val="00D60E87"/>
    <w:rsid w:val="00D61151"/>
    <w:rsid w:val="00D6136F"/>
    <w:rsid w:val="00D618AC"/>
    <w:rsid w:val="00D618C6"/>
    <w:rsid w:val="00D61D1C"/>
    <w:rsid w:val="00D61E13"/>
    <w:rsid w:val="00D624AF"/>
    <w:rsid w:val="00D62629"/>
    <w:rsid w:val="00D627FA"/>
    <w:rsid w:val="00D62C75"/>
    <w:rsid w:val="00D6334C"/>
    <w:rsid w:val="00D6342A"/>
    <w:rsid w:val="00D636F2"/>
    <w:rsid w:val="00D64271"/>
    <w:rsid w:val="00D6446B"/>
    <w:rsid w:val="00D647AD"/>
    <w:rsid w:val="00D6489B"/>
    <w:rsid w:val="00D649C4"/>
    <w:rsid w:val="00D64B6E"/>
    <w:rsid w:val="00D65000"/>
    <w:rsid w:val="00D655E6"/>
    <w:rsid w:val="00D65E64"/>
    <w:rsid w:val="00D65FCD"/>
    <w:rsid w:val="00D663A5"/>
    <w:rsid w:val="00D67015"/>
    <w:rsid w:val="00D6781C"/>
    <w:rsid w:val="00D679C8"/>
    <w:rsid w:val="00D67AD2"/>
    <w:rsid w:val="00D67D64"/>
    <w:rsid w:val="00D708EC"/>
    <w:rsid w:val="00D70DDD"/>
    <w:rsid w:val="00D71258"/>
    <w:rsid w:val="00D7135B"/>
    <w:rsid w:val="00D71479"/>
    <w:rsid w:val="00D71AC0"/>
    <w:rsid w:val="00D71FEC"/>
    <w:rsid w:val="00D72B09"/>
    <w:rsid w:val="00D72CBC"/>
    <w:rsid w:val="00D72F1D"/>
    <w:rsid w:val="00D73520"/>
    <w:rsid w:val="00D738DD"/>
    <w:rsid w:val="00D73DA4"/>
    <w:rsid w:val="00D741AB"/>
    <w:rsid w:val="00D7423A"/>
    <w:rsid w:val="00D74EEB"/>
    <w:rsid w:val="00D75144"/>
    <w:rsid w:val="00D752B3"/>
    <w:rsid w:val="00D7564C"/>
    <w:rsid w:val="00D75659"/>
    <w:rsid w:val="00D7572D"/>
    <w:rsid w:val="00D76092"/>
    <w:rsid w:val="00D761E4"/>
    <w:rsid w:val="00D76315"/>
    <w:rsid w:val="00D76BAD"/>
    <w:rsid w:val="00D76D6C"/>
    <w:rsid w:val="00D7723F"/>
    <w:rsid w:val="00D77473"/>
    <w:rsid w:val="00D77949"/>
    <w:rsid w:val="00D80290"/>
    <w:rsid w:val="00D80AD6"/>
    <w:rsid w:val="00D81218"/>
    <w:rsid w:val="00D816E6"/>
    <w:rsid w:val="00D816E9"/>
    <w:rsid w:val="00D81BDE"/>
    <w:rsid w:val="00D81FE3"/>
    <w:rsid w:val="00D8228A"/>
    <w:rsid w:val="00D827BE"/>
    <w:rsid w:val="00D82851"/>
    <w:rsid w:val="00D83154"/>
    <w:rsid w:val="00D83307"/>
    <w:rsid w:val="00D83418"/>
    <w:rsid w:val="00D83436"/>
    <w:rsid w:val="00D837D0"/>
    <w:rsid w:val="00D83AF0"/>
    <w:rsid w:val="00D840CF"/>
    <w:rsid w:val="00D84396"/>
    <w:rsid w:val="00D8476C"/>
    <w:rsid w:val="00D84826"/>
    <w:rsid w:val="00D84871"/>
    <w:rsid w:val="00D848C9"/>
    <w:rsid w:val="00D84A22"/>
    <w:rsid w:val="00D84E98"/>
    <w:rsid w:val="00D84F89"/>
    <w:rsid w:val="00D850C2"/>
    <w:rsid w:val="00D85955"/>
    <w:rsid w:val="00D85BD8"/>
    <w:rsid w:val="00D86036"/>
    <w:rsid w:val="00D86102"/>
    <w:rsid w:val="00D86118"/>
    <w:rsid w:val="00D86301"/>
    <w:rsid w:val="00D86356"/>
    <w:rsid w:val="00D8636E"/>
    <w:rsid w:val="00D8650A"/>
    <w:rsid w:val="00D86DD9"/>
    <w:rsid w:val="00D86E20"/>
    <w:rsid w:val="00D8714D"/>
    <w:rsid w:val="00D87272"/>
    <w:rsid w:val="00D87409"/>
    <w:rsid w:val="00D876A4"/>
    <w:rsid w:val="00D87B34"/>
    <w:rsid w:val="00D90026"/>
    <w:rsid w:val="00D90214"/>
    <w:rsid w:val="00D90658"/>
    <w:rsid w:val="00D90665"/>
    <w:rsid w:val="00D90D27"/>
    <w:rsid w:val="00D90DA4"/>
    <w:rsid w:val="00D90E22"/>
    <w:rsid w:val="00D90F2A"/>
    <w:rsid w:val="00D91378"/>
    <w:rsid w:val="00D91563"/>
    <w:rsid w:val="00D92411"/>
    <w:rsid w:val="00D927F3"/>
    <w:rsid w:val="00D92E76"/>
    <w:rsid w:val="00D92F63"/>
    <w:rsid w:val="00D931A4"/>
    <w:rsid w:val="00D93464"/>
    <w:rsid w:val="00D939C8"/>
    <w:rsid w:val="00D93CD6"/>
    <w:rsid w:val="00D940C2"/>
    <w:rsid w:val="00D9436C"/>
    <w:rsid w:val="00D9465B"/>
    <w:rsid w:val="00D9470D"/>
    <w:rsid w:val="00D94D63"/>
    <w:rsid w:val="00D950F4"/>
    <w:rsid w:val="00D95237"/>
    <w:rsid w:val="00D953E5"/>
    <w:rsid w:val="00D96806"/>
    <w:rsid w:val="00D96E42"/>
    <w:rsid w:val="00D96F19"/>
    <w:rsid w:val="00D9722D"/>
    <w:rsid w:val="00D9762F"/>
    <w:rsid w:val="00DA02F5"/>
    <w:rsid w:val="00DA0C10"/>
    <w:rsid w:val="00DA0E95"/>
    <w:rsid w:val="00DA1016"/>
    <w:rsid w:val="00DA124B"/>
    <w:rsid w:val="00DA1CFF"/>
    <w:rsid w:val="00DA1E2E"/>
    <w:rsid w:val="00DA1FA8"/>
    <w:rsid w:val="00DA2844"/>
    <w:rsid w:val="00DA2CA3"/>
    <w:rsid w:val="00DA2FAC"/>
    <w:rsid w:val="00DA3237"/>
    <w:rsid w:val="00DA3CF5"/>
    <w:rsid w:val="00DA4938"/>
    <w:rsid w:val="00DA4B37"/>
    <w:rsid w:val="00DA5701"/>
    <w:rsid w:val="00DA5B45"/>
    <w:rsid w:val="00DA5B58"/>
    <w:rsid w:val="00DA64D9"/>
    <w:rsid w:val="00DA6852"/>
    <w:rsid w:val="00DA6C6D"/>
    <w:rsid w:val="00DA6E20"/>
    <w:rsid w:val="00DA740B"/>
    <w:rsid w:val="00DA7783"/>
    <w:rsid w:val="00DA7BF6"/>
    <w:rsid w:val="00DB042D"/>
    <w:rsid w:val="00DB059C"/>
    <w:rsid w:val="00DB0922"/>
    <w:rsid w:val="00DB0FF1"/>
    <w:rsid w:val="00DB1082"/>
    <w:rsid w:val="00DB1102"/>
    <w:rsid w:val="00DB1208"/>
    <w:rsid w:val="00DB135E"/>
    <w:rsid w:val="00DB14DB"/>
    <w:rsid w:val="00DB17F4"/>
    <w:rsid w:val="00DB1F11"/>
    <w:rsid w:val="00DB2548"/>
    <w:rsid w:val="00DB25E7"/>
    <w:rsid w:val="00DB27BC"/>
    <w:rsid w:val="00DB28F1"/>
    <w:rsid w:val="00DB3473"/>
    <w:rsid w:val="00DB3847"/>
    <w:rsid w:val="00DB3EAC"/>
    <w:rsid w:val="00DB40EF"/>
    <w:rsid w:val="00DB4160"/>
    <w:rsid w:val="00DB465D"/>
    <w:rsid w:val="00DB4A35"/>
    <w:rsid w:val="00DB4A8A"/>
    <w:rsid w:val="00DB51F3"/>
    <w:rsid w:val="00DB5443"/>
    <w:rsid w:val="00DB57CB"/>
    <w:rsid w:val="00DB58F1"/>
    <w:rsid w:val="00DB61C6"/>
    <w:rsid w:val="00DB67D7"/>
    <w:rsid w:val="00DB6B3E"/>
    <w:rsid w:val="00DB6E40"/>
    <w:rsid w:val="00DB6EEA"/>
    <w:rsid w:val="00DB719D"/>
    <w:rsid w:val="00DB71D1"/>
    <w:rsid w:val="00DB74B1"/>
    <w:rsid w:val="00DB760C"/>
    <w:rsid w:val="00DB764A"/>
    <w:rsid w:val="00DB770C"/>
    <w:rsid w:val="00DB7781"/>
    <w:rsid w:val="00DB79CA"/>
    <w:rsid w:val="00DB7A7D"/>
    <w:rsid w:val="00DB7C94"/>
    <w:rsid w:val="00DB7F5D"/>
    <w:rsid w:val="00DB7FB5"/>
    <w:rsid w:val="00DC04CB"/>
    <w:rsid w:val="00DC0A64"/>
    <w:rsid w:val="00DC1335"/>
    <w:rsid w:val="00DC139A"/>
    <w:rsid w:val="00DC1C0C"/>
    <w:rsid w:val="00DC1C62"/>
    <w:rsid w:val="00DC1CEE"/>
    <w:rsid w:val="00DC21DD"/>
    <w:rsid w:val="00DC2288"/>
    <w:rsid w:val="00DC2860"/>
    <w:rsid w:val="00DC2ADD"/>
    <w:rsid w:val="00DC2CC9"/>
    <w:rsid w:val="00DC2DF8"/>
    <w:rsid w:val="00DC312E"/>
    <w:rsid w:val="00DC3192"/>
    <w:rsid w:val="00DC375C"/>
    <w:rsid w:val="00DC391D"/>
    <w:rsid w:val="00DC3D89"/>
    <w:rsid w:val="00DC3EB5"/>
    <w:rsid w:val="00DC4648"/>
    <w:rsid w:val="00DC4A0A"/>
    <w:rsid w:val="00DC55CA"/>
    <w:rsid w:val="00DC56A5"/>
    <w:rsid w:val="00DC584B"/>
    <w:rsid w:val="00DC5B82"/>
    <w:rsid w:val="00DC5E36"/>
    <w:rsid w:val="00DC6D6A"/>
    <w:rsid w:val="00DC7063"/>
    <w:rsid w:val="00DC70EC"/>
    <w:rsid w:val="00DC7665"/>
    <w:rsid w:val="00DC79EE"/>
    <w:rsid w:val="00DD0000"/>
    <w:rsid w:val="00DD0280"/>
    <w:rsid w:val="00DD0773"/>
    <w:rsid w:val="00DD09CB"/>
    <w:rsid w:val="00DD0CA8"/>
    <w:rsid w:val="00DD12D8"/>
    <w:rsid w:val="00DD12FF"/>
    <w:rsid w:val="00DD1393"/>
    <w:rsid w:val="00DD1F03"/>
    <w:rsid w:val="00DD1F9B"/>
    <w:rsid w:val="00DD2365"/>
    <w:rsid w:val="00DD23CD"/>
    <w:rsid w:val="00DD256A"/>
    <w:rsid w:val="00DD261F"/>
    <w:rsid w:val="00DD3037"/>
    <w:rsid w:val="00DD305B"/>
    <w:rsid w:val="00DD31C0"/>
    <w:rsid w:val="00DD3335"/>
    <w:rsid w:val="00DD38C7"/>
    <w:rsid w:val="00DD3B61"/>
    <w:rsid w:val="00DD3E55"/>
    <w:rsid w:val="00DD4841"/>
    <w:rsid w:val="00DD4BAF"/>
    <w:rsid w:val="00DD5065"/>
    <w:rsid w:val="00DD56B6"/>
    <w:rsid w:val="00DD57CD"/>
    <w:rsid w:val="00DD58C0"/>
    <w:rsid w:val="00DD59C8"/>
    <w:rsid w:val="00DD6234"/>
    <w:rsid w:val="00DD63B6"/>
    <w:rsid w:val="00DD6B40"/>
    <w:rsid w:val="00DD72C0"/>
    <w:rsid w:val="00DE0379"/>
    <w:rsid w:val="00DE05FA"/>
    <w:rsid w:val="00DE0829"/>
    <w:rsid w:val="00DE0D37"/>
    <w:rsid w:val="00DE0E4E"/>
    <w:rsid w:val="00DE1328"/>
    <w:rsid w:val="00DE13FC"/>
    <w:rsid w:val="00DE1B8D"/>
    <w:rsid w:val="00DE1E50"/>
    <w:rsid w:val="00DE27ED"/>
    <w:rsid w:val="00DE2866"/>
    <w:rsid w:val="00DE28DB"/>
    <w:rsid w:val="00DE2B26"/>
    <w:rsid w:val="00DE2D79"/>
    <w:rsid w:val="00DE3008"/>
    <w:rsid w:val="00DE42F9"/>
    <w:rsid w:val="00DE449A"/>
    <w:rsid w:val="00DE4771"/>
    <w:rsid w:val="00DE4ED3"/>
    <w:rsid w:val="00DE5039"/>
    <w:rsid w:val="00DE506F"/>
    <w:rsid w:val="00DE52DA"/>
    <w:rsid w:val="00DE561E"/>
    <w:rsid w:val="00DE5A0A"/>
    <w:rsid w:val="00DE5A7A"/>
    <w:rsid w:val="00DE5E1D"/>
    <w:rsid w:val="00DE6011"/>
    <w:rsid w:val="00DE631C"/>
    <w:rsid w:val="00DE651D"/>
    <w:rsid w:val="00DE6BF4"/>
    <w:rsid w:val="00DE6C57"/>
    <w:rsid w:val="00DE7ED3"/>
    <w:rsid w:val="00DF0C85"/>
    <w:rsid w:val="00DF11FE"/>
    <w:rsid w:val="00DF1353"/>
    <w:rsid w:val="00DF1759"/>
    <w:rsid w:val="00DF1B95"/>
    <w:rsid w:val="00DF1C9D"/>
    <w:rsid w:val="00DF1CB1"/>
    <w:rsid w:val="00DF1D43"/>
    <w:rsid w:val="00DF1EE0"/>
    <w:rsid w:val="00DF216F"/>
    <w:rsid w:val="00DF2530"/>
    <w:rsid w:val="00DF2618"/>
    <w:rsid w:val="00DF26C7"/>
    <w:rsid w:val="00DF2F85"/>
    <w:rsid w:val="00DF3875"/>
    <w:rsid w:val="00DF3FC9"/>
    <w:rsid w:val="00DF4163"/>
    <w:rsid w:val="00DF4348"/>
    <w:rsid w:val="00DF476B"/>
    <w:rsid w:val="00DF5200"/>
    <w:rsid w:val="00DF5A34"/>
    <w:rsid w:val="00DF5CE6"/>
    <w:rsid w:val="00DF5D72"/>
    <w:rsid w:val="00DF616E"/>
    <w:rsid w:val="00DF6446"/>
    <w:rsid w:val="00DF662D"/>
    <w:rsid w:val="00DF6DFB"/>
    <w:rsid w:val="00DF7E02"/>
    <w:rsid w:val="00E00100"/>
    <w:rsid w:val="00E0048F"/>
    <w:rsid w:val="00E006C1"/>
    <w:rsid w:val="00E00C63"/>
    <w:rsid w:val="00E00F3A"/>
    <w:rsid w:val="00E01138"/>
    <w:rsid w:val="00E01223"/>
    <w:rsid w:val="00E01AAE"/>
    <w:rsid w:val="00E01CE1"/>
    <w:rsid w:val="00E01E91"/>
    <w:rsid w:val="00E02D4D"/>
    <w:rsid w:val="00E0341D"/>
    <w:rsid w:val="00E0365B"/>
    <w:rsid w:val="00E037F4"/>
    <w:rsid w:val="00E03822"/>
    <w:rsid w:val="00E03D2A"/>
    <w:rsid w:val="00E04400"/>
    <w:rsid w:val="00E0447A"/>
    <w:rsid w:val="00E0452C"/>
    <w:rsid w:val="00E0456C"/>
    <w:rsid w:val="00E04673"/>
    <w:rsid w:val="00E0487A"/>
    <w:rsid w:val="00E048D0"/>
    <w:rsid w:val="00E04970"/>
    <w:rsid w:val="00E049E8"/>
    <w:rsid w:val="00E05003"/>
    <w:rsid w:val="00E051F9"/>
    <w:rsid w:val="00E05A7C"/>
    <w:rsid w:val="00E05AB9"/>
    <w:rsid w:val="00E06189"/>
    <w:rsid w:val="00E0623A"/>
    <w:rsid w:val="00E0670A"/>
    <w:rsid w:val="00E06CB0"/>
    <w:rsid w:val="00E07489"/>
    <w:rsid w:val="00E077ED"/>
    <w:rsid w:val="00E100AC"/>
    <w:rsid w:val="00E1016A"/>
    <w:rsid w:val="00E106A2"/>
    <w:rsid w:val="00E10EDE"/>
    <w:rsid w:val="00E11028"/>
    <w:rsid w:val="00E115FC"/>
    <w:rsid w:val="00E119E7"/>
    <w:rsid w:val="00E12224"/>
    <w:rsid w:val="00E1317C"/>
    <w:rsid w:val="00E137B8"/>
    <w:rsid w:val="00E138E9"/>
    <w:rsid w:val="00E13A2C"/>
    <w:rsid w:val="00E14E70"/>
    <w:rsid w:val="00E1573C"/>
    <w:rsid w:val="00E16613"/>
    <w:rsid w:val="00E16A75"/>
    <w:rsid w:val="00E16B62"/>
    <w:rsid w:val="00E16CEE"/>
    <w:rsid w:val="00E175D5"/>
    <w:rsid w:val="00E17870"/>
    <w:rsid w:val="00E17A82"/>
    <w:rsid w:val="00E20125"/>
    <w:rsid w:val="00E20546"/>
    <w:rsid w:val="00E2090D"/>
    <w:rsid w:val="00E209B3"/>
    <w:rsid w:val="00E20B35"/>
    <w:rsid w:val="00E20D49"/>
    <w:rsid w:val="00E2170B"/>
    <w:rsid w:val="00E21CD0"/>
    <w:rsid w:val="00E22CFF"/>
    <w:rsid w:val="00E231BD"/>
    <w:rsid w:val="00E232E1"/>
    <w:rsid w:val="00E23404"/>
    <w:rsid w:val="00E23656"/>
    <w:rsid w:val="00E23C65"/>
    <w:rsid w:val="00E242C1"/>
    <w:rsid w:val="00E2472C"/>
    <w:rsid w:val="00E24933"/>
    <w:rsid w:val="00E24BCA"/>
    <w:rsid w:val="00E24EA4"/>
    <w:rsid w:val="00E25372"/>
    <w:rsid w:val="00E25EB0"/>
    <w:rsid w:val="00E26BAC"/>
    <w:rsid w:val="00E26FBA"/>
    <w:rsid w:val="00E2702F"/>
    <w:rsid w:val="00E270CE"/>
    <w:rsid w:val="00E2768F"/>
    <w:rsid w:val="00E277AE"/>
    <w:rsid w:val="00E277F8"/>
    <w:rsid w:val="00E27A9C"/>
    <w:rsid w:val="00E27E72"/>
    <w:rsid w:val="00E30CEA"/>
    <w:rsid w:val="00E30D75"/>
    <w:rsid w:val="00E313AA"/>
    <w:rsid w:val="00E32A49"/>
    <w:rsid w:val="00E32A88"/>
    <w:rsid w:val="00E32F7E"/>
    <w:rsid w:val="00E330DF"/>
    <w:rsid w:val="00E33EA9"/>
    <w:rsid w:val="00E3412C"/>
    <w:rsid w:val="00E3482E"/>
    <w:rsid w:val="00E34D92"/>
    <w:rsid w:val="00E350CC"/>
    <w:rsid w:val="00E35565"/>
    <w:rsid w:val="00E3563E"/>
    <w:rsid w:val="00E35ADE"/>
    <w:rsid w:val="00E35F7D"/>
    <w:rsid w:val="00E36BF0"/>
    <w:rsid w:val="00E36D08"/>
    <w:rsid w:val="00E36DF5"/>
    <w:rsid w:val="00E37176"/>
    <w:rsid w:val="00E372F3"/>
    <w:rsid w:val="00E37608"/>
    <w:rsid w:val="00E37688"/>
    <w:rsid w:val="00E37936"/>
    <w:rsid w:val="00E37C48"/>
    <w:rsid w:val="00E37FDC"/>
    <w:rsid w:val="00E40BEB"/>
    <w:rsid w:val="00E4107F"/>
    <w:rsid w:val="00E415CB"/>
    <w:rsid w:val="00E41802"/>
    <w:rsid w:val="00E4197C"/>
    <w:rsid w:val="00E41BA9"/>
    <w:rsid w:val="00E41D8E"/>
    <w:rsid w:val="00E41E69"/>
    <w:rsid w:val="00E41EAD"/>
    <w:rsid w:val="00E41EB6"/>
    <w:rsid w:val="00E42168"/>
    <w:rsid w:val="00E4225A"/>
    <w:rsid w:val="00E427E7"/>
    <w:rsid w:val="00E42C0F"/>
    <w:rsid w:val="00E43255"/>
    <w:rsid w:val="00E432A7"/>
    <w:rsid w:val="00E4361D"/>
    <w:rsid w:val="00E43AE7"/>
    <w:rsid w:val="00E4430B"/>
    <w:rsid w:val="00E443D6"/>
    <w:rsid w:val="00E456FE"/>
    <w:rsid w:val="00E45F1D"/>
    <w:rsid w:val="00E45F52"/>
    <w:rsid w:val="00E4626E"/>
    <w:rsid w:val="00E462FD"/>
    <w:rsid w:val="00E466A0"/>
    <w:rsid w:val="00E46B75"/>
    <w:rsid w:val="00E46BD4"/>
    <w:rsid w:val="00E47078"/>
    <w:rsid w:val="00E47379"/>
    <w:rsid w:val="00E47959"/>
    <w:rsid w:val="00E47BBB"/>
    <w:rsid w:val="00E47FF2"/>
    <w:rsid w:val="00E502EA"/>
    <w:rsid w:val="00E505F5"/>
    <w:rsid w:val="00E509E0"/>
    <w:rsid w:val="00E51134"/>
    <w:rsid w:val="00E51AD8"/>
    <w:rsid w:val="00E51BE1"/>
    <w:rsid w:val="00E51C4A"/>
    <w:rsid w:val="00E51C69"/>
    <w:rsid w:val="00E51E0B"/>
    <w:rsid w:val="00E52869"/>
    <w:rsid w:val="00E5295F"/>
    <w:rsid w:val="00E52BFA"/>
    <w:rsid w:val="00E53E80"/>
    <w:rsid w:val="00E54564"/>
    <w:rsid w:val="00E545C2"/>
    <w:rsid w:val="00E546A3"/>
    <w:rsid w:val="00E54753"/>
    <w:rsid w:val="00E5560A"/>
    <w:rsid w:val="00E55670"/>
    <w:rsid w:val="00E557D5"/>
    <w:rsid w:val="00E55891"/>
    <w:rsid w:val="00E559CD"/>
    <w:rsid w:val="00E55A23"/>
    <w:rsid w:val="00E55BD9"/>
    <w:rsid w:val="00E55F2D"/>
    <w:rsid w:val="00E5642C"/>
    <w:rsid w:val="00E5672F"/>
    <w:rsid w:val="00E56961"/>
    <w:rsid w:val="00E56E1E"/>
    <w:rsid w:val="00E56FD4"/>
    <w:rsid w:val="00E57D56"/>
    <w:rsid w:val="00E6038D"/>
    <w:rsid w:val="00E6043D"/>
    <w:rsid w:val="00E604BB"/>
    <w:rsid w:val="00E6093B"/>
    <w:rsid w:val="00E60D62"/>
    <w:rsid w:val="00E61672"/>
    <w:rsid w:val="00E617C4"/>
    <w:rsid w:val="00E61D3C"/>
    <w:rsid w:val="00E61FC7"/>
    <w:rsid w:val="00E62425"/>
    <w:rsid w:val="00E625AA"/>
    <w:rsid w:val="00E633DA"/>
    <w:rsid w:val="00E6362F"/>
    <w:rsid w:val="00E63A5D"/>
    <w:rsid w:val="00E63CE6"/>
    <w:rsid w:val="00E643C4"/>
    <w:rsid w:val="00E644F7"/>
    <w:rsid w:val="00E64762"/>
    <w:rsid w:val="00E658F2"/>
    <w:rsid w:val="00E65A01"/>
    <w:rsid w:val="00E65DDD"/>
    <w:rsid w:val="00E65F10"/>
    <w:rsid w:val="00E65F2A"/>
    <w:rsid w:val="00E65F97"/>
    <w:rsid w:val="00E661D4"/>
    <w:rsid w:val="00E6658E"/>
    <w:rsid w:val="00E665A1"/>
    <w:rsid w:val="00E66B2D"/>
    <w:rsid w:val="00E670E0"/>
    <w:rsid w:val="00E67659"/>
    <w:rsid w:val="00E6766C"/>
    <w:rsid w:val="00E679FB"/>
    <w:rsid w:val="00E70046"/>
    <w:rsid w:val="00E70173"/>
    <w:rsid w:val="00E706D7"/>
    <w:rsid w:val="00E707EF"/>
    <w:rsid w:val="00E70B8F"/>
    <w:rsid w:val="00E70ED5"/>
    <w:rsid w:val="00E7111A"/>
    <w:rsid w:val="00E71776"/>
    <w:rsid w:val="00E717E9"/>
    <w:rsid w:val="00E71E14"/>
    <w:rsid w:val="00E72276"/>
    <w:rsid w:val="00E724DD"/>
    <w:rsid w:val="00E72795"/>
    <w:rsid w:val="00E72928"/>
    <w:rsid w:val="00E72E6A"/>
    <w:rsid w:val="00E72FE6"/>
    <w:rsid w:val="00E73134"/>
    <w:rsid w:val="00E73471"/>
    <w:rsid w:val="00E7363F"/>
    <w:rsid w:val="00E73B58"/>
    <w:rsid w:val="00E73E24"/>
    <w:rsid w:val="00E74366"/>
    <w:rsid w:val="00E7462B"/>
    <w:rsid w:val="00E748AF"/>
    <w:rsid w:val="00E750AF"/>
    <w:rsid w:val="00E750F6"/>
    <w:rsid w:val="00E755FE"/>
    <w:rsid w:val="00E75970"/>
    <w:rsid w:val="00E76249"/>
    <w:rsid w:val="00E768C8"/>
    <w:rsid w:val="00E769A3"/>
    <w:rsid w:val="00E76ECB"/>
    <w:rsid w:val="00E77052"/>
    <w:rsid w:val="00E775B3"/>
    <w:rsid w:val="00E77643"/>
    <w:rsid w:val="00E777CD"/>
    <w:rsid w:val="00E8021C"/>
    <w:rsid w:val="00E808B2"/>
    <w:rsid w:val="00E80BB2"/>
    <w:rsid w:val="00E8173B"/>
    <w:rsid w:val="00E81BD8"/>
    <w:rsid w:val="00E81D76"/>
    <w:rsid w:val="00E820B8"/>
    <w:rsid w:val="00E823A6"/>
    <w:rsid w:val="00E8263B"/>
    <w:rsid w:val="00E8265A"/>
    <w:rsid w:val="00E82BE3"/>
    <w:rsid w:val="00E835E9"/>
    <w:rsid w:val="00E83A1F"/>
    <w:rsid w:val="00E83A55"/>
    <w:rsid w:val="00E83B41"/>
    <w:rsid w:val="00E83BEE"/>
    <w:rsid w:val="00E83DE5"/>
    <w:rsid w:val="00E83E12"/>
    <w:rsid w:val="00E83E6E"/>
    <w:rsid w:val="00E8455F"/>
    <w:rsid w:val="00E84757"/>
    <w:rsid w:val="00E851FB"/>
    <w:rsid w:val="00E85275"/>
    <w:rsid w:val="00E853EE"/>
    <w:rsid w:val="00E8573D"/>
    <w:rsid w:val="00E85954"/>
    <w:rsid w:val="00E86002"/>
    <w:rsid w:val="00E86181"/>
    <w:rsid w:val="00E86620"/>
    <w:rsid w:val="00E86782"/>
    <w:rsid w:val="00E8688B"/>
    <w:rsid w:val="00E86B4C"/>
    <w:rsid w:val="00E86ED4"/>
    <w:rsid w:val="00E86FCA"/>
    <w:rsid w:val="00E87089"/>
    <w:rsid w:val="00E87A15"/>
    <w:rsid w:val="00E87C23"/>
    <w:rsid w:val="00E87C7E"/>
    <w:rsid w:val="00E900E7"/>
    <w:rsid w:val="00E90229"/>
    <w:rsid w:val="00E903EE"/>
    <w:rsid w:val="00E9078F"/>
    <w:rsid w:val="00E907AF"/>
    <w:rsid w:val="00E90ACA"/>
    <w:rsid w:val="00E915DF"/>
    <w:rsid w:val="00E91B75"/>
    <w:rsid w:val="00E91C8C"/>
    <w:rsid w:val="00E91EB5"/>
    <w:rsid w:val="00E921AA"/>
    <w:rsid w:val="00E922A4"/>
    <w:rsid w:val="00E928AB"/>
    <w:rsid w:val="00E92B1F"/>
    <w:rsid w:val="00E9314C"/>
    <w:rsid w:val="00E93598"/>
    <w:rsid w:val="00E9388F"/>
    <w:rsid w:val="00E9430E"/>
    <w:rsid w:val="00E94C4F"/>
    <w:rsid w:val="00E95086"/>
    <w:rsid w:val="00E957CD"/>
    <w:rsid w:val="00E9669A"/>
    <w:rsid w:val="00E96FD2"/>
    <w:rsid w:val="00E9755E"/>
    <w:rsid w:val="00E978D0"/>
    <w:rsid w:val="00E97B3A"/>
    <w:rsid w:val="00E97F27"/>
    <w:rsid w:val="00E97F2A"/>
    <w:rsid w:val="00EA0229"/>
    <w:rsid w:val="00EA022F"/>
    <w:rsid w:val="00EA0391"/>
    <w:rsid w:val="00EA046A"/>
    <w:rsid w:val="00EA0923"/>
    <w:rsid w:val="00EA0C2B"/>
    <w:rsid w:val="00EA0FB8"/>
    <w:rsid w:val="00EA1949"/>
    <w:rsid w:val="00EA19BD"/>
    <w:rsid w:val="00EA1F02"/>
    <w:rsid w:val="00EA1F38"/>
    <w:rsid w:val="00EA3FFA"/>
    <w:rsid w:val="00EA4175"/>
    <w:rsid w:val="00EA44CD"/>
    <w:rsid w:val="00EA4C1E"/>
    <w:rsid w:val="00EA52B7"/>
    <w:rsid w:val="00EA55CB"/>
    <w:rsid w:val="00EA5B24"/>
    <w:rsid w:val="00EA5C7E"/>
    <w:rsid w:val="00EA5EA9"/>
    <w:rsid w:val="00EA5F9E"/>
    <w:rsid w:val="00EA631B"/>
    <w:rsid w:val="00EA727F"/>
    <w:rsid w:val="00EA7846"/>
    <w:rsid w:val="00EA7C31"/>
    <w:rsid w:val="00EB0151"/>
    <w:rsid w:val="00EB04D6"/>
    <w:rsid w:val="00EB06BA"/>
    <w:rsid w:val="00EB0B71"/>
    <w:rsid w:val="00EB0D93"/>
    <w:rsid w:val="00EB101E"/>
    <w:rsid w:val="00EB107B"/>
    <w:rsid w:val="00EB14FC"/>
    <w:rsid w:val="00EB157E"/>
    <w:rsid w:val="00EB1BA0"/>
    <w:rsid w:val="00EB1DC6"/>
    <w:rsid w:val="00EB2CC1"/>
    <w:rsid w:val="00EB37CD"/>
    <w:rsid w:val="00EB38B2"/>
    <w:rsid w:val="00EB38C6"/>
    <w:rsid w:val="00EB3A82"/>
    <w:rsid w:val="00EB3AFD"/>
    <w:rsid w:val="00EB3C9C"/>
    <w:rsid w:val="00EB3EE8"/>
    <w:rsid w:val="00EB4314"/>
    <w:rsid w:val="00EB43F7"/>
    <w:rsid w:val="00EB4C05"/>
    <w:rsid w:val="00EB4C48"/>
    <w:rsid w:val="00EB4CEA"/>
    <w:rsid w:val="00EB5B52"/>
    <w:rsid w:val="00EB5CD3"/>
    <w:rsid w:val="00EB6056"/>
    <w:rsid w:val="00EB6305"/>
    <w:rsid w:val="00EB6659"/>
    <w:rsid w:val="00EB6AD4"/>
    <w:rsid w:val="00EB6CF4"/>
    <w:rsid w:val="00EB6D28"/>
    <w:rsid w:val="00EB6ECA"/>
    <w:rsid w:val="00EB7914"/>
    <w:rsid w:val="00EB79AC"/>
    <w:rsid w:val="00EB7A2B"/>
    <w:rsid w:val="00EB7AE3"/>
    <w:rsid w:val="00EC02F1"/>
    <w:rsid w:val="00EC0655"/>
    <w:rsid w:val="00EC067D"/>
    <w:rsid w:val="00EC0B78"/>
    <w:rsid w:val="00EC10B3"/>
    <w:rsid w:val="00EC140D"/>
    <w:rsid w:val="00EC1429"/>
    <w:rsid w:val="00EC1901"/>
    <w:rsid w:val="00EC1D6A"/>
    <w:rsid w:val="00EC2B10"/>
    <w:rsid w:val="00EC33AC"/>
    <w:rsid w:val="00EC371B"/>
    <w:rsid w:val="00EC43CD"/>
    <w:rsid w:val="00EC4F67"/>
    <w:rsid w:val="00EC5117"/>
    <w:rsid w:val="00EC5618"/>
    <w:rsid w:val="00EC5FEE"/>
    <w:rsid w:val="00EC6248"/>
    <w:rsid w:val="00EC6575"/>
    <w:rsid w:val="00EC6617"/>
    <w:rsid w:val="00EC6750"/>
    <w:rsid w:val="00EC69D1"/>
    <w:rsid w:val="00EC6EC9"/>
    <w:rsid w:val="00EC7CFB"/>
    <w:rsid w:val="00EC7E63"/>
    <w:rsid w:val="00ED040E"/>
    <w:rsid w:val="00ED08E8"/>
    <w:rsid w:val="00ED0B18"/>
    <w:rsid w:val="00ED0C3C"/>
    <w:rsid w:val="00ED1181"/>
    <w:rsid w:val="00ED11F9"/>
    <w:rsid w:val="00ED124D"/>
    <w:rsid w:val="00ED1B1A"/>
    <w:rsid w:val="00ED21F7"/>
    <w:rsid w:val="00ED2272"/>
    <w:rsid w:val="00ED2362"/>
    <w:rsid w:val="00ED26AE"/>
    <w:rsid w:val="00ED275E"/>
    <w:rsid w:val="00ED27DF"/>
    <w:rsid w:val="00ED2861"/>
    <w:rsid w:val="00ED3EEF"/>
    <w:rsid w:val="00ED4391"/>
    <w:rsid w:val="00ED43AE"/>
    <w:rsid w:val="00ED45AE"/>
    <w:rsid w:val="00ED512D"/>
    <w:rsid w:val="00ED51B2"/>
    <w:rsid w:val="00ED5919"/>
    <w:rsid w:val="00ED5AD4"/>
    <w:rsid w:val="00ED5EAA"/>
    <w:rsid w:val="00ED6721"/>
    <w:rsid w:val="00ED6AB0"/>
    <w:rsid w:val="00ED6D4C"/>
    <w:rsid w:val="00ED7010"/>
    <w:rsid w:val="00ED7175"/>
    <w:rsid w:val="00ED74A7"/>
    <w:rsid w:val="00ED76C7"/>
    <w:rsid w:val="00EE05EB"/>
    <w:rsid w:val="00EE0949"/>
    <w:rsid w:val="00EE0E62"/>
    <w:rsid w:val="00EE0FD2"/>
    <w:rsid w:val="00EE1016"/>
    <w:rsid w:val="00EE108C"/>
    <w:rsid w:val="00EE1384"/>
    <w:rsid w:val="00EE190E"/>
    <w:rsid w:val="00EE19E9"/>
    <w:rsid w:val="00EE1B48"/>
    <w:rsid w:val="00EE1EA6"/>
    <w:rsid w:val="00EE2754"/>
    <w:rsid w:val="00EE2FEB"/>
    <w:rsid w:val="00EE385F"/>
    <w:rsid w:val="00EE3BA8"/>
    <w:rsid w:val="00EE3CCD"/>
    <w:rsid w:val="00EE3D79"/>
    <w:rsid w:val="00EE43E1"/>
    <w:rsid w:val="00EE4718"/>
    <w:rsid w:val="00EE4730"/>
    <w:rsid w:val="00EE4D3A"/>
    <w:rsid w:val="00EE4F16"/>
    <w:rsid w:val="00EE5133"/>
    <w:rsid w:val="00EE5540"/>
    <w:rsid w:val="00EE554D"/>
    <w:rsid w:val="00EE5841"/>
    <w:rsid w:val="00EE59E0"/>
    <w:rsid w:val="00EE64B2"/>
    <w:rsid w:val="00EE65E4"/>
    <w:rsid w:val="00EE6751"/>
    <w:rsid w:val="00EE7559"/>
    <w:rsid w:val="00EF0777"/>
    <w:rsid w:val="00EF0DDE"/>
    <w:rsid w:val="00EF0F92"/>
    <w:rsid w:val="00EF15C9"/>
    <w:rsid w:val="00EF165E"/>
    <w:rsid w:val="00EF1BB0"/>
    <w:rsid w:val="00EF244B"/>
    <w:rsid w:val="00EF2770"/>
    <w:rsid w:val="00EF2E3E"/>
    <w:rsid w:val="00EF308F"/>
    <w:rsid w:val="00EF30F3"/>
    <w:rsid w:val="00EF35A1"/>
    <w:rsid w:val="00EF3888"/>
    <w:rsid w:val="00EF3D9C"/>
    <w:rsid w:val="00EF3DB4"/>
    <w:rsid w:val="00EF44ED"/>
    <w:rsid w:val="00EF53E9"/>
    <w:rsid w:val="00EF54AF"/>
    <w:rsid w:val="00EF56E0"/>
    <w:rsid w:val="00EF5A9F"/>
    <w:rsid w:val="00EF6148"/>
    <w:rsid w:val="00EF6378"/>
    <w:rsid w:val="00EF6805"/>
    <w:rsid w:val="00EF6C00"/>
    <w:rsid w:val="00EF6C7F"/>
    <w:rsid w:val="00EF6F9D"/>
    <w:rsid w:val="00EF70C8"/>
    <w:rsid w:val="00EF71F5"/>
    <w:rsid w:val="00EF72E3"/>
    <w:rsid w:val="00EF793B"/>
    <w:rsid w:val="00EF7ACE"/>
    <w:rsid w:val="00EF7C3C"/>
    <w:rsid w:val="00EF7F4A"/>
    <w:rsid w:val="00F0028F"/>
    <w:rsid w:val="00F00310"/>
    <w:rsid w:val="00F0069E"/>
    <w:rsid w:val="00F00F0E"/>
    <w:rsid w:val="00F00F80"/>
    <w:rsid w:val="00F01299"/>
    <w:rsid w:val="00F01A22"/>
    <w:rsid w:val="00F02219"/>
    <w:rsid w:val="00F02341"/>
    <w:rsid w:val="00F02916"/>
    <w:rsid w:val="00F02CFC"/>
    <w:rsid w:val="00F043C6"/>
    <w:rsid w:val="00F04C8F"/>
    <w:rsid w:val="00F04CA2"/>
    <w:rsid w:val="00F04CE4"/>
    <w:rsid w:val="00F04EE2"/>
    <w:rsid w:val="00F05A25"/>
    <w:rsid w:val="00F05B3D"/>
    <w:rsid w:val="00F05E48"/>
    <w:rsid w:val="00F05E4B"/>
    <w:rsid w:val="00F0613A"/>
    <w:rsid w:val="00F0619D"/>
    <w:rsid w:val="00F06C60"/>
    <w:rsid w:val="00F07540"/>
    <w:rsid w:val="00F07830"/>
    <w:rsid w:val="00F07FFA"/>
    <w:rsid w:val="00F1010C"/>
    <w:rsid w:val="00F101C1"/>
    <w:rsid w:val="00F1040A"/>
    <w:rsid w:val="00F107DA"/>
    <w:rsid w:val="00F10C93"/>
    <w:rsid w:val="00F10E60"/>
    <w:rsid w:val="00F10FD2"/>
    <w:rsid w:val="00F11A53"/>
    <w:rsid w:val="00F11CA8"/>
    <w:rsid w:val="00F12220"/>
    <w:rsid w:val="00F1243D"/>
    <w:rsid w:val="00F12D41"/>
    <w:rsid w:val="00F12E53"/>
    <w:rsid w:val="00F13360"/>
    <w:rsid w:val="00F134AC"/>
    <w:rsid w:val="00F13D60"/>
    <w:rsid w:val="00F142A4"/>
    <w:rsid w:val="00F142D7"/>
    <w:rsid w:val="00F1459B"/>
    <w:rsid w:val="00F149E6"/>
    <w:rsid w:val="00F14C83"/>
    <w:rsid w:val="00F14E54"/>
    <w:rsid w:val="00F14F23"/>
    <w:rsid w:val="00F15299"/>
    <w:rsid w:val="00F154D8"/>
    <w:rsid w:val="00F1555C"/>
    <w:rsid w:val="00F1608D"/>
    <w:rsid w:val="00F163A0"/>
    <w:rsid w:val="00F164F4"/>
    <w:rsid w:val="00F16B19"/>
    <w:rsid w:val="00F16CB9"/>
    <w:rsid w:val="00F16D1D"/>
    <w:rsid w:val="00F17422"/>
    <w:rsid w:val="00F17424"/>
    <w:rsid w:val="00F17572"/>
    <w:rsid w:val="00F17710"/>
    <w:rsid w:val="00F1771B"/>
    <w:rsid w:val="00F177AF"/>
    <w:rsid w:val="00F17B7A"/>
    <w:rsid w:val="00F17ED3"/>
    <w:rsid w:val="00F2046D"/>
    <w:rsid w:val="00F20C2D"/>
    <w:rsid w:val="00F213D7"/>
    <w:rsid w:val="00F21622"/>
    <w:rsid w:val="00F21671"/>
    <w:rsid w:val="00F21BBF"/>
    <w:rsid w:val="00F21D70"/>
    <w:rsid w:val="00F21F66"/>
    <w:rsid w:val="00F22040"/>
    <w:rsid w:val="00F2247E"/>
    <w:rsid w:val="00F225B7"/>
    <w:rsid w:val="00F227B5"/>
    <w:rsid w:val="00F22C70"/>
    <w:rsid w:val="00F22D79"/>
    <w:rsid w:val="00F230AC"/>
    <w:rsid w:val="00F2335C"/>
    <w:rsid w:val="00F23409"/>
    <w:rsid w:val="00F236CB"/>
    <w:rsid w:val="00F23738"/>
    <w:rsid w:val="00F23A61"/>
    <w:rsid w:val="00F24288"/>
    <w:rsid w:val="00F2435A"/>
    <w:rsid w:val="00F24431"/>
    <w:rsid w:val="00F24836"/>
    <w:rsid w:val="00F24975"/>
    <w:rsid w:val="00F24B3F"/>
    <w:rsid w:val="00F24C59"/>
    <w:rsid w:val="00F25B3F"/>
    <w:rsid w:val="00F25FAC"/>
    <w:rsid w:val="00F2616D"/>
    <w:rsid w:val="00F261DE"/>
    <w:rsid w:val="00F26533"/>
    <w:rsid w:val="00F265E5"/>
    <w:rsid w:val="00F268C2"/>
    <w:rsid w:val="00F269D7"/>
    <w:rsid w:val="00F26DFF"/>
    <w:rsid w:val="00F27086"/>
    <w:rsid w:val="00F27186"/>
    <w:rsid w:val="00F271CB"/>
    <w:rsid w:val="00F2741F"/>
    <w:rsid w:val="00F27C28"/>
    <w:rsid w:val="00F27F3A"/>
    <w:rsid w:val="00F306DC"/>
    <w:rsid w:val="00F30870"/>
    <w:rsid w:val="00F30A29"/>
    <w:rsid w:val="00F30B78"/>
    <w:rsid w:val="00F312BD"/>
    <w:rsid w:val="00F313BA"/>
    <w:rsid w:val="00F31589"/>
    <w:rsid w:val="00F319D9"/>
    <w:rsid w:val="00F31C71"/>
    <w:rsid w:val="00F31E12"/>
    <w:rsid w:val="00F31F31"/>
    <w:rsid w:val="00F321B5"/>
    <w:rsid w:val="00F32232"/>
    <w:rsid w:val="00F323F0"/>
    <w:rsid w:val="00F32838"/>
    <w:rsid w:val="00F32BD2"/>
    <w:rsid w:val="00F32DB2"/>
    <w:rsid w:val="00F331BD"/>
    <w:rsid w:val="00F33337"/>
    <w:rsid w:val="00F33544"/>
    <w:rsid w:val="00F338A5"/>
    <w:rsid w:val="00F33C15"/>
    <w:rsid w:val="00F33D99"/>
    <w:rsid w:val="00F33E3A"/>
    <w:rsid w:val="00F34088"/>
    <w:rsid w:val="00F340A1"/>
    <w:rsid w:val="00F34407"/>
    <w:rsid w:val="00F34A6E"/>
    <w:rsid w:val="00F34C56"/>
    <w:rsid w:val="00F34DC7"/>
    <w:rsid w:val="00F3530B"/>
    <w:rsid w:val="00F353F2"/>
    <w:rsid w:val="00F35474"/>
    <w:rsid w:val="00F35500"/>
    <w:rsid w:val="00F355B4"/>
    <w:rsid w:val="00F35617"/>
    <w:rsid w:val="00F358D0"/>
    <w:rsid w:val="00F35AAD"/>
    <w:rsid w:val="00F36165"/>
    <w:rsid w:val="00F364F2"/>
    <w:rsid w:val="00F367D9"/>
    <w:rsid w:val="00F367FE"/>
    <w:rsid w:val="00F36AE7"/>
    <w:rsid w:val="00F401CF"/>
    <w:rsid w:val="00F40B32"/>
    <w:rsid w:val="00F40EAA"/>
    <w:rsid w:val="00F40FB1"/>
    <w:rsid w:val="00F410FE"/>
    <w:rsid w:val="00F414B6"/>
    <w:rsid w:val="00F41513"/>
    <w:rsid w:val="00F41817"/>
    <w:rsid w:val="00F4197C"/>
    <w:rsid w:val="00F41A40"/>
    <w:rsid w:val="00F41D99"/>
    <w:rsid w:val="00F42344"/>
    <w:rsid w:val="00F423F7"/>
    <w:rsid w:val="00F426F2"/>
    <w:rsid w:val="00F429D9"/>
    <w:rsid w:val="00F42B30"/>
    <w:rsid w:val="00F43410"/>
    <w:rsid w:val="00F438C1"/>
    <w:rsid w:val="00F43F58"/>
    <w:rsid w:val="00F43FCA"/>
    <w:rsid w:val="00F441B2"/>
    <w:rsid w:val="00F441E1"/>
    <w:rsid w:val="00F44D3D"/>
    <w:rsid w:val="00F451CA"/>
    <w:rsid w:val="00F45813"/>
    <w:rsid w:val="00F4587F"/>
    <w:rsid w:val="00F45FB3"/>
    <w:rsid w:val="00F4686F"/>
    <w:rsid w:val="00F4687A"/>
    <w:rsid w:val="00F468BE"/>
    <w:rsid w:val="00F46AF6"/>
    <w:rsid w:val="00F46E94"/>
    <w:rsid w:val="00F4721F"/>
    <w:rsid w:val="00F4743B"/>
    <w:rsid w:val="00F47491"/>
    <w:rsid w:val="00F47C42"/>
    <w:rsid w:val="00F50031"/>
    <w:rsid w:val="00F505F4"/>
    <w:rsid w:val="00F50739"/>
    <w:rsid w:val="00F507AA"/>
    <w:rsid w:val="00F50D7A"/>
    <w:rsid w:val="00F50E99"/>
    <w:rsid w:val="00F50F61"/>
    <w:rsid w:val="00F51214"/>
    <w:rsid w:val="00F51BFC"/>
    <w:rsid w:val="00F51E2A"/>
    <w:rsid w:val="00F51FC0"/>
    <w:rsid w:val="00F52142"/>
    <w:rsid w:val="00F521FB"/>
    <w:rsid w:val="00F5224E"/>
    <w:rsid w:val="00F52478"/>
    <w:rsid w:val="00F5256D"/>
    <w:rsid w:val="00F527EE"/>
    <w:rsid w:val="00F52BE7"/>
    <w:rsid w:val="00F5327D"/>
    <w:rsid w:val="00F5337D"/>
    <w:rsid w:val="00F53801"/>
    <w:rsid w:val="00F542E6"/>
    <w:rsid w:val="00F5483C"/>
    <w:rsid w:val="00F556A6"/>
    <w:rsid w:val="00F55786"/>
    <w:rsid w:val="00F55C21"/>
    <w:rsid w:val="00F56415"/>
    <w:rsid w:val="00F56791"/>
    <w:rsid w:val="00F56982"/>
    <w:rsid w:val="00F610F4"/>
    <w:rsid w:val="00F61341"/>
    <w:rsid w:val="00F61D57"/>
    <w:rsid w:val="00F61EE1"/>
    <w:rsid w:val="00F6240D"/>
    <w:rsid w:val="00F625D9"/>
    <w:rsid w:val="00F62A3F"/>
    <w:rsid w:val="00F6311A"/>
    <w:rsid w:val="00F638EB"/>
    <w:rsid w:val="00F63AEA"/>
    <w:rsid w:val="00F63EB7"/>
    <w:rsid w:val="00F6470D"/>
    <w:rsid w:val="00F64CE0"/>
    <w:rsid w:val="00F650FD"/>
    <w:rsid w:val="00F65184"/>
    <w:rsid w:val="00F6589C"/>
    <w:rsid w:val="00F661BF"/>
    <w:rsid w:val="00F66366"/>
    <w:rsid w:val="00F66593"/>
    <w:rsid w:val="00F66A4A"/>
    <w:rsid w:val="00F66F68"/>
    <w:rsid w:val="00F67699"/>
    <w:rsid w:val="00F67790"/>
    <w:rsid w:val="00F67805"/>
    <w:rsid w:val="00F70AC8"/>
    <w:rsid w:val="00F70FB5"/>
    <w:rsid w:val="00F718B8"/>
    <w:rsid w:val="00F729CE"/>
    <w:rsid w:val="00F72F70"/>
    <w:rsid w:val="00F72F83"/>
    <w:rsid w:val="00F73980"/>
    <w:rsid w:val="00F73DAC"/>
    <w:rsid w:val="00F740C8"/>
    <w:rsid w:val="00F746DF"/>
    <w:rsid w:val="00F74781"/>
    <w:rsid w:val="00F74838"/>
    <w:rsid w:val="00F749FF"/>
    <w:rsid w:val="00F74E19"/>
    <w:rsid w:val="00F756DD"/>
    <w:rsid w:val="00F757F5"/>
    <w:rsid w:val="00F759E9"/>
    <w:rsid w:val="00F76293"/>
    <w:rsid w:val="00F762BA"/>
    <w:rsid w:val="00F7680E"/>
    <w:rsid w:val="00F76900"/>
    <w:rsid w:val="00F76A70"/>
    <w:rsid w:val="00F76B54"/>
    <w:rsid w:val="00F76ECF"/>
    <w:rsid w:val="00F774CA"/>
    <w:rsid w:val="00F778F5"/>
    <w:rsid w:val="00F77BC8"/>
    <w:rsid w:val="00F77E43"/>
    <w:rsid w:val="00F77FE7"/>
    <w:rsid w:val="00F8008F"/>
    <w:rsid w:val="00F806F9"/>
    <w:rsid w:val="00F807E7"/>
    <w:rsid w:val="00F80959"/>
    <w:rsid w:val="00F80DC9"/>
    <w:rsid w:val="00F80E39"/>
    <w:rsid w:val="00F8121F"/>
    <w:rsid w:val="00F8159F"/>
    <w:rsid w:val="00F82108"/>
    <w:rsid w:val="00F82952"/>
    <w:rsid w:val="00F83337"/>
    <w:rsid w:val="00F83E4A"/>
    <w:rsid w:val="00F84011"/>
    <w:rsid w:val="00F8446D"/>
    <w:rsid w:val="00F848E9"/>
    <w:rsid w:val="00F84B31"/>
    <w:rsid w:val="00F84EB8"/>
    <w:rsid w:val="00F8558B"/>
    <w:rsid w:val="00F85ADF"/>
    <w:rsid w:val="00F85AE5"/>
    <w:rsid w:val="00F861BE"/>
    <w:rsid w:val="00F86C6D"/>
    <w:rsid w:val="00F871C6"/>
    <w:rsid w:val="00F87649"/>
    <w:rsid w:val="00F87A66"/>
    <w:rsid w:val="00F87DA5"/>
    <w:rsid w:val="00F87EEE"/>
    <w:rsid w:val="00F90445"/>
    <w:rsid w:val="00F91161"/>
    <w:rsid w:val="00F911F1"/>
    <w:rsid w:val="00F919B0"/>
    <w:rsid w:val="00F91DFB"/>
    <w:rsid w:val="00F92484"/>
    <w:rsid w:val="00F9281D"/>
    <w:rsid w:val="00F92EFB"/>
    <w:rsid w:val="00F92FA3"/>
    <w:rsid w:val="00F938BE"/>
    <w:rsid w:val="00F93A42"/>
    <w:rsid w:val="00F93CD6"/>
    <w:rsid w:val="00F94AED"/>
    <w:rsid w:val="00F9516C"/>
    <w:rsid w:val="00F955E4"/>
    <w:rsid w:val="00F95BB4"/>
    <w:rsid w:val="00F95D0D"/>
    <w:rsid w:val="00F95F4B"/>
    <w:rsid w:val="00F9641D"/>
    <w:rsid w:val="00F9658F"/>
    <w:rsid w:val="00F96719"/>
    <w:rsid w:val="00F96E23"/>
    <w:rsid w:val="00F97151"/>
    <w:rsid w:val="00F971C9"/>
    <w:rsid w:val="00F971F4"/>
    <w:rsid w:val="00F97293"/>
    <w:rsid w:val="00F97696"/>
    <w:rsid w:val="00F977CA"/>
    <w:rsid w:val="00F979AB"/>
    <w:rsid w:val="00F97B8E"/>
    <w:rsid w:val="00F97DC5"/>
    <w:rsid w:val="00FA018A"/>
    <w:rsid w:val="00FA0676"/>
    <w:rsid w:val="00FA06CD"/>
    <w:rsid w:val="00FA0BD2"/>
    <w:rsid w:val="00FA0F8F"/>
    <w:rsid w:val="00FA1667"/>
    <w:rsid w:val="00FA1C34"/>
    <w:rsid w:val="00FA1CB0"/>
    <w:rsid w:val="00FA1DB2"/>
    <w:rsid w:val="00FA20BB"/>
    <w:rsid w:val="00FA2235"/>
    <w:rsid w:val="00FA22DE"/>
    <w:rsid w:val="00FA2546"/>
    <w:rsid w:val="00FA26CC"/>
    <w:rsid w:val="00FA2850"/>
    <w:rsid w:val="00FA2F0C"/>
    <w:rsid w:val="00FA2FB7"/>
    <w:rsid w:val="00FA3017"/>
    <w:rsid w:val="00FA3551"/>
    <w:rsid w:val="00FA397F"/>
    <w:rsid w:val="00FA3E78"/>
    <w:rsid w:val="00FA3EBC"/>
    <w:rsid w:val="00FA46E7"/>
    <w:rsid w:val="00FA483B"/>
    <w:rsid w:val="00FA4A98"/>
    <w:rsid w:val="00FA5199"/>
    <w:rsid w:val="00FA51AC"/>
    <w:rsid w:val="00FA5395"/>
    <w:rsid w:val="00FA548A"/>
    <w:rsid w:val="00FA5509"/>
    <w:rsid w:val="00FA5691"/>
    <w:rsid w:val="00FA584E"/>
    <w:rsid w:val="00FA58B4"/>
    <w:rsid w:val="00FA5D38"/>
    <w:rsid w:val="00FA7092"/>
    <w:rsid w:val="00FA759E"/>
    <w:rsid w:val="00FA7701"/>
    <w:rsid w:val="00FA7B71"/>
    <w:rsid w:val="00FA7E40"/>
    <w:rsid w:val="00FA7FEB"/>
    <w:rsid w:val="00FB007E"/>
    <w:rsid w:val="00FB02D0"/>
    <w:rsid w:val="00FB0C46"/>
    <w:rsid w:val="00FB0E60"/>
    <w:rsid w:val="00FB104E"/>
    <w:rsid w:val="00FB1088"/>
    <w:rsid w:val="00FB1886"/>
    <w:rsid w:val="00FB1C9A"/>
    <w:rsid w:val="00FB21D9"/>
    <w:rsid w:val="00FB240B"/>
    <w:rsid w:val="00FB2434"/>
    <w:rsid w:val="00FB327F"/>
    <w:rsid w:val="00FB3619"/>
    <w:rsid w:val="00FB3BE4"/>
    <w:rsid w:val="00FB3EB7"/>
    <w:rsid w:val="00FB4499"/>
    <w:rsid w:val="00FB44DA"/>
    <w:rsid w:val="00FB4899"/>
    <w:rsid w:val="00FB4C4E"/>
    <w:rsid w:val="00FB5466"/>
    <w:rsid w:val="00FB5A5D"/>
    <w:rsid w:val="00FB5DA4"/>
    <w:rsid w:val="00FB63D9"/>
    <w:rsid w:val="00FB6566"/>
    <w:rsid w:val="00FB6938"/>
    <w:rsid w:val="00FB6996"/>
    <w:rsid w:val="00FB6AAA"/>
    <w:rsid w:val="00FB6B7E"/>
    <w:rsid w:val="00FB6E37"/>
    <w:rsid w:val="00FB748F"/>
    <w:rsid w:val="00FB77F0"/>
    <w:rsid w:val="00FB79BA"/>
    <w:rsid w:val="00FB7A45"/>
    <w:rsid w:val="00FB7ACB"/>
    <w:rsid w:val="00FB7FDC"/>
    <w:rsid w:val="00FC016D"/>
    <w:rsid w:val="00FC0329"/>
    <w:rsid w:val="00FC0464"/>
    <w:rsid w:val="00FC099B"/>
    <w:rsid w:val="00FC0BA3"/>
    <w:rsid w:val="00FC0D7D"/>
    <w:rsid w:val="00FC1B26"/>
    <w:rsid w:val="00FC2451"/>
    <w:rsid w:val="00FC2B3D"/>
    <w:rsid w:val="00FC2BDB"/>
    <w:rsid w:val="00FC2E4F"/>
    <w:rsid w:val="00FC30AB"/>
    <w:rsid w:val="00FC3CC3"/>
    <w:rsid w:val="00FC4173"/>
    <w:rsid w:val="00FC4578"/>
    <w:rsid w:val="00FC4853"/>
    <w:rsid w:val="00FC4953"/>
    <w:rsid w:val="00FC4BD2"/>
    <w:rsid w:val="00FC4DC7"/>
    <w:rsid w:val="00FC4DE9"/>
    <w:rsid w:val="00FC4EA1"/>
    <w:rsid w:val="00FC4F1D"/>
    <w:rsid w:val="00FC4F3C"/>
    <w:rsid w:val="00FC4F79"/>
    <w:rsid w:val="00FC5035"/>
    <w:rsid w:val="00FC50A6"/>
    <w:rsid w:val="00FC521C"/>
    <w:rsid w:val="00FC5CE5"/>
    <w:rsid w:val="00FC5F24"/>
    <w:rsid w:val="00FC632B"/>
    <w:rsid w:val="00FC6342"/>
    <w:rsid w:val="00FC6A61"/>
    <w:rsid w:val="00FC6ACD"/>
    <w:rsid w:val="00FC6B70"/>
    <w:rsid w:val="00FC6C88"/>
    <w:rsid w:val="00FC6D89"/>
    <w:rsid w:val="00FC6F1C"/>
    <w:rsid w:val="00FC71F0"/>
    <w:rsid w:val="00FC748B"/>
    <w:rsid w:val="00FC796B"/>
    <w:rsid w:val="00FC79AE"/>
    <w:rsid w:val="00FC7C4D"/>
    <w:rsid w:val="00FC7CF2"/>
    <w:rsid w:val="00FC7D97"/>
    <w:rsid w:val="00FD004E"/>
    <w:rsid w:val="00FD09FE"/>
    <w:rsid w:val="00FD0CC9"/>
    <w:rsid w:val="00FD1162"/>
    <w:rsid w:val="00FD11EF"/>
    <w:rsid w:val="00FD13F2"/>
    <w:rsid w:val="00FD1F87"/>
    <w:rsid w:val="00FD2175"/>
    <w:rsid w:val="00FD21EF"/>
    <w:rsid w:val="00FD2247"/>
    <w:rsid w:val="00FD2344"/>
    <w:rsid w:val="00FD2902"/>
    <w:rsid w:val="00FD3669"/>
    <w:rsid w:val="00FD372D"/>
    <w:rsid w:val="00FD3A72"/>
    <w:rsid w:val="00FD3E4F"/>
    <w:rsid w:val="00FD3F9A"/>
    <w:rsid w:val="00FD41D0"/>
    <w:rsid w:val="00FD4321"/>
    <w:rsid w:val="00FD47C0"/>
    <w:rsid w:val="00FD486B"/>
    <w:rsid w:val="00FD4B55"/>
    <w:rsid w:val="00FD52E5"/>
    <w:rsid w:val="00FD5569"/>
    <w:rsid w:val="00FD5CB2"/>
    <w:rsid w:val="00FD5FBD"/>
    <w:rsid w:val="00FD6376"/>
    <w:rsid w:val="00FD6464"/>
    <w:rsid w:val="00FD6592"/>
    <w:rsid w:val="00FD65AB"/>
    <w:rsid w:val="00FD6929"/>
    <w:rsid w:val="00FD6CA0"/>
    <w:rsid w:val="00FD6DBD"/>
    <w:rsid w:val="00FD6E5C"/>
    <w:rsid w:val="00FD740A"/>
    <w:rsid w:val="00FD758E"/>
    <w:rsid w:val="00FD769B"/>
    <w:rsid w:val="00FD7DE5"/>
    <w:rsid w:val="00FD7E3F"/>
    <w:rsid w:val="00FD7F46"/>
    <w:rsid w:val="00FE0024"/>
    <w:rsid w:val="00FE0052"/>
    <w:rsid w:val="00FE0873"/>
    <w:rsid w:val="00FE088A"/>
    <w:rsid w:val="00FE0A60"/>
    <w:rsid w:val="00FE0A73"/>
    <w:rsid w:val="00FE0C18"/>
    <w:rsid w:val="00FE0FF1"/>
    <w:rsid w:val="00FE192C"/>
    <w:rsid w:val="00FE1C18"/>
    <w:rsid w:val="00FE1DBA"/>
    <w:rsid w:val="00FE1E8C"/>
    <w:rsid w:val="00FE2345"/>
    <w:rsid w:val="00FE245B"/>
    <w:rsid w:val="00FE2C94"/>
    <w:rsid w:val="00FE37EE"/>
    <w:rsid w:val="00FE3CD5"/>
    <w:rsid w:val="00FE3CE6"/>
    <w:rsid w:val="00FE3D73"/>
    <w:rsid w:val="00FE3E23"/>
    <w:rsid w:val="00FE47BF"/>
    <w:rsid w:val="00FE480B"/>
    <w:rsid w:val="00FE48C0"/>
    <w:rsid w:val="00FE5297"/>
    <w:rsid w:val="00FE5523"/>
    <w:rsid w:val="00FE553C"/>
    <w:rsid w:val="00FE595E"/>
    <w:rsid w:val="00FE5A37"/>
    <w:rsid w:val="00FE5A46"/>
    <w:rsid w:val="00FE667B"/>
    <w:rsid w:val="00FE675F"/>
    <w:rsid w:val="00FE6C58"/>
    <w:rsid w:val="00FE6C73"/>
    <w:rsid w:val="00FE7386"/>
    <w:rsid w:val="00FE7D90"/>
    <w:rsid w:val="00FF007B"/>
    <w:rsid w:val="00FF0335"/>
    <w:rsid w:val="00FF096B"/>
    <w:rsid w:val="00FF0CAD"/>
    <w:rsid w:val="00FF0DED"/>
    <w:rsid w:val="00FF1EF5"/>
    <w:rsid w:val="00FF24A2"/>
    <w:rsid w:val="00FF26A5"/>
    <w:rsid w:val="00FF345C"/>
    <w:rsid w:val="00FF3723"/>
    <w:rsid w:val="00FF3728"/>
    <w:rsid w:val="00FF3D3C"/>
    <w:rsid w:val="00FF4383"/>
    <w:rsid w:val="00FF46C1"/>
    <w:rsid w:val="00FF4E79"/>
    <w:rsid w:val="00FF5216"/>
    <w:rsid w:val="00FF53F4"/>
    <w:rsid w:val="00FF58C5"/>
    <w:rsid w:val="00FF6A56"/>
    <w:rsid w:val="00FF6BFB"/>
    <w:rsid w:val="00FF708C"/>
    <w:rsid w:val="00FF73F9"/>
    <w:rsid w:val="00FF7584"/>
    <w:rsid w:val="00FF7658"/>
    <w:rsid w:val="00FF7737"/>
    <w:rsid w:val="00FF77F2"/>
    <w:rsid w:val="00FF7992"/>
    <w:rsid w:val="00FF7A90"/>
    <w:rsid w:val="00FF7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4554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4554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34554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4554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4554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455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4554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4554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4554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4554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4554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4554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4554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4554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4554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4554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4554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4554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4554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B34554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B34554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554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B34554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B34554"/>
    <w:rPr>
      <w:b/>
      <w:bCs/>
    </w:rPr>
  </w:style>
  <w:style w:type="character" w:styleId="Emphasis">
    <w:name w:val="Emphasis"/>
    <w:basedOn w:val="DefaultParagraphFont"/>
    <w:uiPriority w:val="20"/>
    <w:qFormat/>
    <w:rsid w:val="00B34554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B34554"/>
    <w:rPr>
      <w:szCs w:val="32"/>
    </w:rPr>
  </w:style>
  <w:style w:type="paragraph" w:styleId="ListParagraph">
    <w:name w:val="List Paragraph"/>
    <w:basedOn w:val="Normal"/>
    <w:uiPriority w:val="34"/>
    <w:qFormat/>
    <w:rsid w:val="00B34554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B34554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B34554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4554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4554"/>
    <w:rPr>
      <w:b/>
      <w:i/>
      <w:sz w:val="24"/>
    </w:rPr>
  </w:style>
  <w:style w:type="character" w:styleId="SubtleEmphasis">
    <w:name w:val="Subtle Emphasis"/>
    <w:uiPriority w:val="19"/>
    <w:qFormat/>
    <w:rsid w:val="00B34554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34554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B34554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B34554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B34554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34554"/>
    <w:pPr>
      <w:outlineLvl w:val="9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4554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4554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34554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4554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4554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455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4554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4554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4554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4554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4554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4554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4554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4554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4554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4554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4554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4554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4554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B34554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B34554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554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B34554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B34554"/>
    <w:rPr>
      <w:b/>
      <w:bCs/>
    </w:rPr>
  </w:style>
  <w:style w:type="character" w:styleId="Emphasis">
    <w:name w:val="Emphasis"/>
    <w:basedOn w:val="DefaultParagraphFont"/>
    <w:uiPriority w:val="20"/>
    <w:qFormat/>
    <w:rsid w:val="00B34554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B34554"/>
    <w:rPr>
      <w:szCs w:val="32"/>
    </w:rPr>
  </w:style>
  <w:style w:type="paragraph" w:styleId="ListParagraph">
    <w:name w:val="List Paragraph"/>
    <w:basedOn w:val="Normal"/>
    <w:uiPriority w:val="34"/>
    <w:qFormat/>
    <w:rsid w:val="00B34554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B34554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B34554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4554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4554"/>
    <w:rPr>
      <w:b/>
      <w:i/>
      <w:sz w:val="24"/>
    </w:rPr>
  </w:style>
  <w:style w:type="character" w:styleId="SubtleEmphasis">
    <w:name w:val="Subtle Emphasis"/>
    <w:uiPriority w:val="19"/>
    <w:qFormat/>
    <w:rsid w:val="00B34554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34554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B34554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B34554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B34554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34554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4</Words>
  <Characters>1165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ndy, Cara</dc:creator>
  <cp:lastModifiedBy>Vandy, Cara</cp:lastModifiedBy>
  <cp:revision>1</cp:revision>
  <dcterms:created xsi:type="dcterms:W3CDTF">2016-06-07T14:00:00Z</dcterms:created>
  <dcterms:modified xsi:type="dcterms:W3CDTF">2016-06-07T14:01:00Z</dcterms:modified>
</cp:coreProperties>
</file>